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954B0" w14:textId="77777777" w:rsidR="00EA1C6A" w:rsidRDefault="00EB6EAB">
      <w:pPr>
        <w:spacing w:after="0" w:line="240" w:lineRule="auto"/>
        <w:jc w:val="center"/>
        <w:rPr>
          <w:b/>
          <w:bCs/>
          <w:lang w:val="en-US"/>
        </w:rPr>
      </w:pPr>
      <w:r>
        <w:rPr>
          <w:b/>
          <w:bCs/>
          <w:lang w:val="en-US"/>
        </w:rPr>
        <w:t xml:space="preserve">Perceraian Akibat Dampak Covid-19 </w:t>
      </w:r>
    </w:p>
    <w:p w14:paraId="0B22C50C" w14:textId="77777777" w:rsidR="00EA1C6A" w:rsidRDefault="00EB6EAB">
      <w:pPr>
        <w:spacing w:after="0" w:line="240" w:lineRule="auto"/>
        <w:jc w:val="center"/>
        <w:rPr>
          <w:b/>
          <w:bCs/>
          <w:lang w:val="en-US"/>
        </w:rPr>
      </w:pPr>
      <w:r>
        <w:rPr>
          <w:b/>
          <w:bCs/>
          <w:lang w:val="en-US"/>
        </w:rPr>
        <w:t>Perspektif Hukum Islam dan Perundang-</w:t>
      </w:r>
      <w:r>
        <w:rPr>
          <w:b/>
          <w:bCs/>
        </w:rPr>
        <w:t>u</w:t>
      </w:r>
      <w:r>
        <w:rPr>
          <w:b/>
          <w:bCs/>
          <w:lang w:val="en-US"/>
        </w:rPr>
        <w:t>ndangan Di Indonesia</w:t>
      </w:r>
    </w:p>
    <w:p w14:paraId="4FEE206B" w14:textId="77777777" w:rsidR="00EA1C6A" w:rsidRDefault="00EA1C6A">
      <w:pPr>
        <w:spacing w:after="0" w:line="240" w:lineRule="auto"/>
        <w:jc w:val="center"/>
        <w:rPr>
          <w:b/>
          <w:bCs/>
          <w:lang w:val="en-US"/>
        </w:rPr>
      </w:pPr>
    </w:p>
    <w:p w14:paraId="7D5E9883" w14:textId="366C3ECE" w:rsidR="00EA1C6A" w:rsidRPr="00EB6EAB" w:rsidRDefault="00EB6EAB">
      <w:pPr>
        <w:spacing w:after="0" w:line="240" w:lineRule="auto"/>
        <w:ind w:left="714" w:hanging="357"/>
        <w:jc w:val="center"/>
        <w:rPr>
          <w:b/>
          <w:bCs/>
          <w:lang w:val="en-US"/>
        </w:rPr>
      </w:pPr>
      <w:r>
        <w:rPr>
          <w:b/>
          <w:bCs/>
        </w:rPr>
        <w:t>Robiah Awaliyah</w:t>
      </w:r>
      <w:r>
        <w:rPr>
          <w:b/>
          <w:bCs/>
          <w:lang w:val="en-US"/>
        </w:rPr>
        <w:t xml:space="preserve">, </w:t>
      </w:r>
      <w:proofErr w:type="spellStart"/>
      <w:r>
        <w:rPr>
          <w:b/>
          <w:bCs/>
          <w:lang w:val="en-US"/>
        </w:rPr>
        <w:t>Wahyudin</w:t>
      </w:r>
      <w:proofErr w:type="spellEnd"/>
      <w:r>
        <w:rPr>
          <w:b/>
          <w:bCs/>
          <w:lang w:val="en-US"/>
        </w:rPr>
        <w:t xml:space="preserve"> </w:t>
      </w:r>
      <w:proofErr w:type="spellStart"/>
      <w:r>
        <w:rPr>
          <w:b/>
          <w:bCs/>
          <w:lang w:val="en-US"/>
        </w:rPr>
        <w:t>Darmalaksana</w:t>
      </w:r>
      <w:proofErr w:type="spellEnd"/>
    </w:p>
    <w:p w14:paraId="310DCC28" w14:textId="77777777" w:rsidR="00EA1C6A" w:rsidRDefault="00EB6EAB">
      <w:pPr>
        <w:spacing w:after="0" w:line="240" w:lineRule="auto"/>
        <w:ind w:left="714" w:hanging="357"/>
        <w:jc w:val="center"/>
        <w:rPr>
          <w:lang w:val="en-US"/>
        </w:rPr>
      </w:pPr>
      <w:proofErr w:type="spellStart"/>
      <w:r>
        <w:rPr>
          <w:lang w:val="en-US"/>
        </w:rPr>
        <w:t>Jurusan</w:t>
      </w:r>
      <w:proofErr w:type="spellEnd"/>
      <w:r>
        <w:rPr>
          <w:lang w:val="en-US"/>
        </w:rPr>
        <w:t xml:space="preserve"> </w:t>
      </w:r>
      <w:proofErr w:type="spellStart"/>
      <w:r>
        <w:rPr>
          <w:lang w:val="en-US"/>
        </w:rPr>
        <w:t>Ilmu</w:t>
      </w:r>
      <w:proofErr w:type="spellEnd"/>
      <w:r>
        <w:rPr>
          <w:lang w:val="en-US"/>
        </w:rPr>
        <w:t xml:space="preserve"> Hadis</w:t>
      </w:r>
      <w:r>
        <w:t xml:space="preserve"> </w:t>
      </w:r>
      <w:proofErr w:type="spellStart"/>
      <w:r>
        <w:rPr>
          <w:lang w:val="en-US"/>
        </w:rPr>
        <w:t>Fakultas</w:t>
      </w:r>
      <w:proofErr w:type="spellEnd"/>
      <w:r>
        <w:rPr>
          <w:lang w:val="en-US"/>
        </w:rPr>
        <w:t xml:space="preserve"> </w:t>
      </w:r>
      <w:proofErr w:type="spellStart"/>
      <w:r>
        <w:rPr>
          <w:lang w:val="en-US"/>
        </w:rPr>
        <w:t>Ushuluddin</w:t>
      </w:r>
      <w:proofErr w:type="spellEnd"/>
    </w:p>
    <w:p w14:paraId="795DEA07" w14:textId="77777777" w:rsidR="00EA1C6A" w:rsidRDefault="00EB6EAB">
      <w:pPr>
        <w:spacing w:after="0" w:line="240" w:lineRule="auto"/>
        <w:ind w:left="714" w:hanging="357"/>
        <w:jc w:val="center"/>
      </w:pPr>
      <w:r>
        <w:rPr>
          <w:lang w:val="en-US"/>
        </w:rPr>
        <w:t>UIN Sunan Gunung Djati Bandung</w:t>
      </w:r>
      <w:r>
        <w:t>, Indonesia</w:t>
      </w:r>
    </w:p>
    <w:p w14:paraId="22E80408" w14:textId="27697AB8" w:rsidR="00EA1C6A" w:rsidRDefault="00EB6EAB">
      <w:pPr>
        <w:spacing w:after="0" w:line="240" w:lineRule="auto"/>
        <w:ind w:left="714" w:hanging="357"/>
        <w:jc w:val="center"/>
      </w:pPr>
      <w:hyperlink r:id="rId6" w:history="1">
        <w:r>
          <w:rPr>
            <w:rStyle w:val="Hyperlink"/>
          </w:rPr>
          <w:t>robiah15062000@gmail.com</w:t>
        </w:r>
      </w:hyperlink>
      <w:r w:rsidRPr="00EB6EAB">
        <w:t xml:space="preserve">; </w:t>
      </w:r>
      <w:hyperlink r:id="rId7" w:history="1">
        <w:r w:rsidRPr="00415D97">
          <w:rPr>
            <w:rStyle w:val="Hyperlink"/>
          </w:rPr>
          <w:t>yudi_darma@uinsgd.ac.id</w:t>
        </w:r>
      </w:hyperlink>
    </w:p>
    <w:p w14:paraId="4AC9777A" w14:textId="77777777" w:rsidR="00EB6EAB" w:rsidRPr="00EB6EAB" w:rsidRDefault="00EB6EAB">
      <w:pPr>
        <w:spacing w:after="0" w:line="240" w:lineRule="auto"/>
        <w:ind w:left="714" w:hanging="357"/>
        <w:jc w:val="center"/>
      </w:pPr>
    </w:p>
    <w:p w14:paraId="39EF798E" w14:textId="77777777" w:rsidR="00EA1C6A" w:rsidRDefault="00EA1C6A">
      <w:pPr>
        <w:spacing w:after="0" w:line="240" w:lineRule="auto"/>
      </w:pPr>
    </w:p>
    <w:p w14:paraId="3316FD7A" w14:textId="77777777" w:rsidR="00EA1C6A" w:rsidRDefault="00EB6EAB">
      <w:pPr>
        <w:spacing w:after="0" w:line="240" w:lineRule="auto"/>
        <w:ind w:right="-1"/>
        <w:jc w:val="center"/>
        <w:rPr>
          <w:b/>
          <w:bCs/>
        </w:rPr>
      </w:pPr>
      <w:r>
        <w:rPr>
          <w:b/>
          <w:bCs/>
        </w:rPr>
        <w:t>Abstract</w:t>
      </w:r>
    </w:p>
    <w:p w14:paraId="1406F057" w14:textId="77777777" w:rsidR="00EA1C6A" w:rsidRDefault="00EB6EAB">
      <w:pPr>
        <w:spacing w:line="240" w:lineRule="auto"/>
        <w:ind w:left="567" w:right="707"/>
        <w:jc w:val="both"/>
      </w:pPr>
      <w:r>
        <w:t>This study aims to discuss solutions to prevent divorce, which continues to increase due to the impact of the Covid-19 pandemic. This research is a qualitative type that app</w:t>
      </w:r>
      <w:r>
        <w:t>lies literature study by applying the approach of Islamic law and legislation in force in Indonesia. The results and discussion of this research include the phenomenon of divorce during the Covid-19 pandemic, divorce in Islamic law and legislation in Indon</w:t>
      </w:r>
      <w:r>
        <w:t>esia and solutions to prevent divorce due to the impact of Covid-19. This study concludes that Islamic law and legislation in Indonesia has the best way to deal with every problem of its people, including problems that arise in the household, especially du</w:t>
      </w:r>
      <w:r>
        <w:t>e to the impact of Covid-19, which cannot be found for solutions except for divorce. This research recommends efforts to prevent divorce during the Covid-19 pandemic through the roles of government, religious leaders, communities, families to their own awa</w:t>
      </w:r>
      <w:r>
        <w:t>reness.</w:t>
      </w:r>
    </w:p>
    <w:p w14:paraId="693EE3DD" w14:textId="77777777" w:rsidR="00EA1C6A" w:rsidRDefault="00EB6EAB">
      <w:pPr>
        <w:spacing w:line="240" w:lineRule="auto"/>
        <w:ind w:right="849"/>
        <w:jc w:val="both"/>
        <w:rPr>
          <w:i/>
          <w:iCs/>
        </w:rPr>
      </w:pPr>
      <w:r>
        <w:t>Keywords</w:t>
      </w:r>
      <w:r>
        <w:rPr>
          <w:i/>
          <w:iCs/>
        </w:rPr>
        <w:t>: Constitution, Covid-19, Data Analysis, Divorce, Islamic Law</w:t>
      </w:r>
    </w:p>
    <w:p w14:paraId="2CB88036" w14:textId="77777777" w:rsidR="00EA1C6A" w:rsidRDefault="00EA1C6A">
      <w:pPr>
        <w:spacing w:line="240" w:lineRule="auto"/>
        <w:ind w:right="849"/>
        <w:jc w:val="both"/>
        <w:rPr>
          <w:i/>
          <w:iCs/>
        </w:rPr>
      </w:pPr>
    </w:p>
    <w:p w14:paraId="3D1B52D0" w14:textId="77777777" w:rsidR="00EA1C6A" w:rsidRDefault="00EB6EAB">
      <w:pPr>
        <w:spacing w:after="0" w:line="240" w:lineRule="auto"/>
        <w:ind w:right="-1"/>
        <w:jc w:val="center"/>
        <w:rPr>
          <w:b/>
          <w:bCs/>
        </w:rPr>
      </w:pPr>
      <w:r>
        <w:rPr>
          <w:b/>
          <w:bCs/>
        </w:rPr>
        <w:t>Abstrak</w:t>
      </w:r>
    </w:p>
    <w:p w14:paraId="5C44BC12" w14:textId="77777777" w:rsidR="00EA1C6A" w:rsidRDefault="00EB6EAB">
      <w:pPr>
        <w:pStyle w:val="ListParagraph"/>
        <w:spacing w:line="240" w:lineRule="auto"/>
        <w:ind w:left="567" w:right="707"/>
        <w:jc w:val="both"/>
      </w:pPr>
      <w:r>
        <w:t xml:space="preserve">Penelitian ini bertujuan untuk </w:t>
      </w:r>
      <w:r>
        <w:rPr>
          <w:shd w:val="clear" w:color="auto" w:fill="FFFFFF"/>
          <w:lang w:val="en-US"/>
        </w:rPr>
        <w:t>membahas solusi pencegahan perceraian yang terus meningkat akibat dampak pandemi Covid-19</w:t>
      </w:r>
      <w:r>
        <w:t xml:space="preserve">. Penelitian ini merupakan jenis kualitatif yang </w:t>
      </w:r>
      <w:r>
        <w:t xml:space="preserve">menerapkan studi pustaka literatur  dengan </w:t>
      </w:r>
      <w:r>
        <w:rPr>
          <w:lang w:val="en-US"/>
        </w:rPr>
        <w:t>menerapkan pendekatan hukum Islam dan perundang-udangan yang berlaku di Indonesia</w:t>
      </w:r>
      <w:r>
        <w:t>.</w:t>
      </w:r>
      <w:r>
        <w:t xml:space="preserve"> Hasil dan pembahasan penelitian ini mencakup fenomena perceraian pada masa pandemi Covid-19, perceraian dalam hukum Islam dan peru</w:t>
      </w:r>
      <w:r>
        <w:t>ndang-undangan di Indonesia dan solusi pencegahan perceraian akibat dampak Covid-19. Penelitian ini menyimpulkan bahwa hukum Islam dan perundang-undangan di Indonesia memiliki jalan terbaik dalam menghadapi setiap permasalahan umatnya, termasuk permasalaha</w:t>
      </w:r>
      <w:r>
        <w:t>n yang muncul dalam rumah tangga terlebih karena dampak Covid-19 yang tidak bisa dicari solusi kecuali perceraian. Penelitian ini merekomendasikan upaya-upaya pencegahan perceraian di masa pandemi Covid-19 melalui peran pemerintah, tokoh agama, masyarakat,</w:t>
      </w:r>
      <w:r>
        <w:t xml:space="preserve"> keluarga hingga dengan kesadaran sendiri. </w:t>
      </w:r>
    </w:p>
    <w:p w14:paraId="53EFD574" w14:textId="77777777" w:rsidR="00EA1C6A" w:rsidRDefault="00EB6EAB">
      <w:pPr>
        <w:spacing w:after="0" w:line="240" w:lineRule="auto"/>
      </w:pPr>
      <w:r>
        <w:lastRenderedPageBreak/>
        <w:t xml:space="preserve">Kata Kunci: </w:t>
      </w:r>
      <w:r>
        <w:rPr>
          <w:i/>
          <w:iCs/>
        </w:rPr>
        <w:t>Analisis Data, Covid-19, Hukum Islam, Perceraian, Undang-Undang</w:t>
      </w:r>
    </w:p>
    <w:p w14:paraId="32DCB7F4" w14:textId="77777777" w:rsidR="00EA1C6A" w:rsidRDefault="00EB6EAB">
      <w:pPr>
        <w:spacing w:after="0" w:line="240" w:lineRule="auto"/>
        <w:rPr>
          <w:b/>
          <w:bCs/>
          <w:lang w:val="en-US"/>
        </w:rPr>
      </w:pPr>
      <w:r>
        <w:rPr>
          <w:b/>
          <w:bCs/>
          <w:lang w:val="en-US"/>
        </w:rPr>
        <w:t>Pendahuluan</w:t>
      </w:r>
    </w:p>
    <w:p w14:paraId="5889EC4C" w14:textId="77777777" w:rsidR="00EA1C6A" w:rsidRDefault="00EB6EAB">
      <w:pPr>
        <w:spacing w:after="0" w:line="240" w:lineRule="auto"/>
        <w:ind w:firstLine="567"/>
        <w:jc w:val="both"/>
        <w:rPr>
          <w:shd w:val="clear" w:color="auto" w:fill="FFFFFF"/>
          <w:lang w:val="en-US"/>
        </w:rPr>
      </w:pPr>
      <w:r>
        <w:rPr>
          <w:shd w:val="clear" w:color="auto" w:fill="FFFFFF"/>
        </w:rPr>
        <w:t>Covid-19 menyumbangkan angka perceraian dalam jumlah yang tinggi di Indonesia.</w:t>
      </w:r>
      <w:r>
        <w:rPr>
          <w:shd w:val="clear" w:color="auto" w:fill="FFFFFF"/>
          <w:lang w:val="en-US"/>
        </w:rPr>
        <w:t xml:space="preserve"> </w:t>
      </w:r>
      <w:r>
        <w:rPr>
          <w:lang w:val="en-US"/>
        </w:rPr>
        <w:t>S</w:t>
      </w:r>
      <w:r>
        <w:t xml:space="preserve">aat awal penerapan pembatasan sosial </w:t>
      </w:r>
      <w:r>
        <w:t>berskala besar (PSBB) pada April dan Mei 2020, perceraian di Indonesia di bawah 20.000 kasus</w:t>
      </w:r>
      <w:r>
        <w:rPr>
          <w:lang w:val="en-US"/>
        </w:rPr>
        <w:t xml:space="preserve">, namun </w:t>
      </w:r>
      <w:r>
        <w:t>pada bulan Juni dan Juli 2020, jumlah perceraian meningkat menjadi 57.000 kasus</w:t>
      </w:r>
      <w:r>
        <w:rPr>
          <w:lang w:val="en-US"/>
        </w:rPr>
        <w:t xml:space="preserve"> </w:t>
      </w:r>
      <w:r>
        <w:rPr>
          <w:lang w:val="en-US"/>
        </w:rPr>
        <w:fldChar w:fldCharType="begin"/>
      </w:r>
      <w:r>
        <w:rPr>
          <w:lang w:val="en-US"/>
        </w:rPr>
        <w:instrText>ADDIN CSL_CITATION {"citationItems":[{"id":"ITEM-1","itemData":{"author":[{"</w:instrText>
      </w:r>
      <w:r>
        <w:rPr>
          <w:lang w:val="en-US"/>
        </w:rPr>
        <w:instrText>dropping-particle":"","family":"Subardhini","given":"Meiti","non-dropping-particle":"","parse-names":false,"suffix":""}],"container-title":"Politeknik Kesejahteraan Sosial Bandung","id":"ITEM-1","issued":{"date-parts":[["2021"]]},"title":"Perceraian Di Mas</w:instrText>
      </w:r>
      <w:r>
        <w:rPr>
          <w:lang w:val="en-US"/>
        </w:rPr>
        <w:instrText>a Pandemi Covid-19: Masalah dan Solusi","type":"article-journal"},"uris":["http://www.mendeley.com/documents/?uuid=85e4fef2-7896-41f0-878f-4c1aaa7ea660"]},{"id":"ITEM-2","itemData":{"ISSN":"2723-195X","author":[{"dropping-particle":"","family":"Hidayati","</w:instrText>
      </w:r>
      <w:r>
        <w:rPr>
          <w:lang w:val="en-US"/>
        </w:rPr>
        <w:instrText>given":"Lili","non-dropping-particle":"","parse-names":false,"suffix":""}],"container-title":"Khuluqiyya","id":"ITEM-2","issue":"1","issued":{"date-parts":[["2021"]]},"page":"71-87","title":"Fenomena Tingginya Angka Perceraian Di Indonesia Antara Pandemi d</w:instrText>
      </w:r>
      <w:r>
        <w:rPr>
          <w:lang w:val="en-US"/>
        </w:rPr>
        <w:instrText xml:space="preserve">an Solusi","type":"article-journal","volume":"3"},"uris":["http://www.mendeley.com/documents/?uuid=8b90ff5c-ddac-4bb6-bb82-9997ad8db783"]}],"mendeley":{"formattedCitation":"(Hidayati, 2021; Subardhini, 2021)","plainTextFormattedCitation":"(Hidayati, 2021; </w:instrText>
      </w:r>
      <w:r>
        <w:rPr>
          <w:lang w:val="en-US"/>
        </w:rPr>
        <w:instrText>Subardhini, 2021)","previouslyFormattedCitation":"(Hidayati, 2021; Subardhini, 2021)"},"properties":{"noteIndex":0},"schema":"https://github.com/citation-style-language/schema/raw/master/csl-citation.json"}</w:instrText>
      </w:r>
      <w:r>
        <w:rPr>
          <w:lang w:val="en-US"/>
        </w:rPr>
        <w:fldChar w:fldCharType="separate"/>
      </w:r>
      <w:r>
        <w:rPr>
          <w:noProof/>
          <w:lang w:val="en-US"/>
        </w:rPr>
        <w:t>(Hidayati, 2021; Subardhini, 2021)</w:t>
      </w:r>
      <w:r>
        <w:rPr>
          <w:lang w:val="en-US"/>
        </w:rPr>
        <w:fldChar w:fldCharType="end"/>
      </w:r>
      <w:r>
        <w:t>.</w:t>
      </w:r>
      <w:r>
        <w:rPr>
          <w:shd w:val="clear" w:color="auto" w:fill="FFFFFF"/>
          <w:lang w:val="en-US"/>
        </w:rPr>
        <w:t xml:space="preserve"> Perceraian </w:t>
      </w:r>
      <w:r>
        <w:rPr>
          <w:shd w:val="clear" w:color="auto" w:fill="FFFFFF"/>
          <w:lang w:val="en-US"/>
        </w:rPr>
        <w:t xml:space="preserve">di Indonesia meningkat </w:t>
      </w:r>
      <w:r>
        <w:rPr>
          <w:shd w:val="clear" w:color="auto" w:fill="FFFFFF"/>
        </w:rPr>
        <w:t>sebesar 5%</w:t>
      </w:r>
      <w:r>
        <w:rPr>
          <w:shd w:val="clear" w:color="auto" w:fill="FFFFFF"/>
          <w:lang w:val="en-US"/>
        </w:rPr>
        <w:t xml:space="preserve"> sepanjang masa Covid-19</w:t>
      </w:r>
      <w:r>
        <w:rPr>
          <w:shd w:val="clear" w:color="auto" w:fill="FFFFFF"/>
        </w:rPr>
        <w:t xml:space="preserve">, karena sebagian keluarga mengalami kesulitan dalam ekonomi </w:t>
      </w:r>
      <w:r>
        <w:rPr>
          <w:shd w:val="clear" w:color="auto" w:fill="FFFFFF"/>
          <w:lang w:val="en-US"/>
        </w:rPr>
        <w:fldChar w:fldCharType="begin"/>
      </w:r>
      <w:r>
        <w:rPr>
          <w:shd w:val="clear" w:color="auto" w:fill="FFFFFF"/>
        </w:rPr>
        <w:instrText>ADDIN CSL_CITATION {"citationItems":[{"id":"ITEM-1","itemData":{"ISSN":"2598-6252","author":[{"dropping-particle":"","family":"Fauziah","g</w:instrText>
      </w:r>
      <w:r>
        <w:rPr>
          <w:shd w:val="clear" w:color="auto" w:fill="FFFFFF"/>
        </w:rPr>
        <w:instrText>iven":"Atika Suri Nur","non-dropping-particle":"","parse-names":false,"suffix":""},{"dropping-particle":"","family":"Fauzi","given":"Aziizah Nur","non-dropping-particle":"","parse-names":false,"suffix":""},{"dropping-particle":"","family":"Ainayah","given"</w:instrText>
      </w:r>
      <w:r>
        <w:rPr>
          <w:shd w:val="clear" w:color="auto" w:fill="FFFFFF"/>
        </w:rPr>
        <w:instrText>:"Umma","non-dropping-particle":"","parse-names":false,"suffix":""}],"container-title":"Mizan: Journal of Islamic Law","id":"ITEM-1","issue":"2","issued":{"date-parts":[["2020"]]},"page":"181-192","title":"Analisis Maraknya Perceraian Pada Masa Covid 19","</w:instrText>
      </w:r>
      <w:r>
        <w:rPr>
          <w:shd w:val="clear" w:color="auto" w:fill="FFFFFF"/>
        </w:rPr>
        <w:instrText>type":"article-journal","volume":"4"},"uris":["http://www.mendeley.com/documents/?uuid=870e4845-d2d0-481a-8176-ad6700d12166"]}],"mendeley":{"formattedCitation":"(Fauziah et al., 2020)","plainTextFormattedCitation":"(Fauziah et al., 2020)","previouslyFormat</w:instrText>
      </w:r>
      <w:r>
        <w:rPr>
          <w:shd w:val="clear" w:color="auto" w:fill="FFFFFF"/>
        </w:rPr>
        <w:instrText>tedCitation":"(Fauziah et al., 2020)"},"properties":{"noteIndex":0},"schema":"https://github.com/citation-style-language/schema/raw/master/csl-citation.json"}</w:instrText>
      </w:r>
      <w:r>
        <w:rPr>
          <w:shd w:val="clear" w:color="auto" w:fill="FFFFFF"/>
          <w:lang w:val="en-US"/>
        </w:rPr>
        <w:fldChar w:fldCharType="separate"/>
      </w:r>
      <w:r>
        <w:rPr>
          <w:noProof/>
          <w:shd w:val="clear" w:color="auto" w:fill="FFFFFF"/>
        </w:rPr>
        <w:t>(Fauziah et al., 2020)</w:t>
      </w:r>
      <w:r>
        <w:rPr>
          <w:shd w:val="clear" w:color="auto" w:fill="FFFFFF"/>
          <w:lang w:val="en-US"/>
        </w:rPr>
        <w:fldChar w:fldCharType="end"/>
      </w:r>
      <w:r>
        <w:rPr>
          <w:shd w:val="clear" w:color="auto" w:fill="FFFFFF"/>
        </w:rPr>
        <w:t xml:space="preserve">. Penerapan PSBB sebagai aturan protokol kesehatan Covid-19 di Indonesia </w:t>
      </w:r>
      <w:r>
        <w:rPr>
          <w:shd w:val="clear" w:color="auto" w:fill="FFFFFF"/>
        </w:rPr>
        <w:t xml:space="preserve">telah menurunkan aktifitas ekonomi, sebagai akibatnya menurun pula pendapatan ekonomi keluarga, hal ini membawa dampak terhadap meningkatnya kekerasan dalam rumah tangga (KDRT), dan pada akhirnya terjadi perceraian </w:t>
      </w:r>
      <w:r>
        <w:rPr>
          <w:shd w:val="clear" w:color="auto" w:fill="FFFFFF"/>
        </w:rPr>
        <w:fldChar w:fldCharType="begin"/>
      </w:r>
      <w:r>
        <w:rPr>
          <w:shd w:val="clear" w:color="auto" w:fill="FFFFFF"/>
        </w:rPr>
        <w:instrText>ADDIN CSL_CITATION {"citationItems":[{"id</w:instrText>
      </w:r>
      <w:r>
        <w:rPr>
          <w:shd w:val="clear" w:color="auto" w:fill="FFFFFF"/>
        </w:rPr>
        <w:instrText>":"ITEM-1","itemData":{"ISSN":"2656-1786","author":[{"dropping-particle":"","family":"Radhitya","given":"Theresia Vania","non-dropping-particle":"","parse-names":false,"suffix":""},{"dropping-particle":"","family":"Nurwati","given":"Nunung","non-dropping-p</w:instrText>
      </w:r>
      <w:r>
        <w:rPr>
          <w:shd w:val="clear" w:color="auto" w:fill="FFFFFF"/>
        </w:rPr>
        <w:instrText>article":"","parse-names":false,"suffix":""},{"dropping-particle":"","family":"Irfan","given":"Maulana","non-dropping-particle":"","parse-names":false,"suffix":""}],"container-title":"Jurnal Kolaborasi Resolusi Konflik","id":"ITEM-1","issue":"2","issued":{</w:instrText>
      </w:r>
      <w:r>
        <w:rPr>
          <w:shd w:val="clear" w:color="auto" w:fill="FFFFFF"/>
        </w:rPr>
        <w:instrText>"date-parts":[["2020"]]},"page":"111-119","title":"Dampak Pandemi COVID-19 Terhadap Kekerasan dalam Rumah Tangga","type":"article-journal","volume":"2"},"uris":["http://www.mendeley.com/documents/?uuid=00842f16-df09-450d-9b3c-b8b948a9a916"]}],"mendeley":{"</w:instrText>
      </w:r>
      <w:r>
        <w:rPr>
          <w:shd w:val="clear" w:color="auto" w:fill="FFFFFF"/>
        </w:rPr>
        <w:instrText>formattedCitation":"(Radhitya et al., 2020)","plainTextFormattedCitation":"(Radhitya et al., 2020)","previouslyFormattedCitation":"(Radhitya et al., 2020)"},"properties":{"noteIndex":0},"schema":"https://github.com/citation-style-language/schema/raw/master</w:instrText>
      </w:r>
      <w:r>
        <w:rPr>
          <w:shd w:val="clear" w:color="auto" w:fill="FFFFFF"/>
        </w:rPr>
        <w:instrText>/csl-citation.json"}</w:instrText>
      </w:r>
      <w:r>
        <w:rPr>
          <w:shd w:val="clear" w:color="auto" w:fill="FFFFFF"/>
        </w:rPr>
        <w:fldChar w:fldCharType="separate"/>
      </w:r>
      <w:r>
        <w:rPr>
          <w:noProof/>
          <w:shd w:val="clear" w:color="auto" w:fill="FFFFFF"/>
        </w:rPr>
        <w:t>(Radhitya et al., 2020)</w:t>
      </w:r>
      <w:r>
        <w:rPr>
          <w:shd w:val="clear" w:color="auto" w:fill="FFFFFF"/>
        </w:rPr>
        <w:fldChar w:fldCharType="end"/>
      </w:r>
      <w:r>
        <w:rPr>
          <w:shd w:val="clear" w:color="auto" w:fill="FFFFFF"/>
        </w:rPr>
        <w:t xml:space="preserve">. </w:t>
      </w:r>
      <w:r>
        <w:rPr>
          <w:shd w:val="clear" w:color="auto" w:fill="FFFFFF"/>
          <w:lang w:val="en-US"/>
        </w:rPr>
        <w:t>Hal ini tentu saja merupakan kenyataan yang memprihatinkan. Oleh karena itu, problem perceraian di Indonesia sebagai negara dengan penduduk mayoritas muslim harus dapat diatasi melalui hukum Islam dan perunda</w:t>
      </w:r>
      <w:r>
        <w:rPr>
          <w:shd w:val="clear" w:color="auto" w:fill="FFFFFF"/>
          <w:lang w:val="en-US"/>
        </w:rPr>
        <w:t>ng-undangan seiring dengan masa pandemi Covid-19 yang menyebar di seluruh dunia.</w:t>
      </w:r>
    </w:p>
    <w:p w14:paraId="3E3B0596" w14:textId="77777777" w:rsidR="00EA1C6A" w:rsidRDefault="00EB6EAB">
      <w:pPr>
        <w:widowControl w:val="0"/>
        <w:autoSpaceDE w:val="0"/>
        <w:autoSpaceDN w:val="0"/>
        <w:adjustRightInd w:val="0"/>
        <w:spacing w:after="0" w:line="240" w:lineRule="auto"/>
        <w:ind w:firstLine="567"/>
        <w:jc w:val="both"/>
        <w:rPr>
          <w:noProof/>
          <w:lang w:val="en-US"/>
        </w:rPr>
      </w:pPr>
      <w:r>
        <w:rPr>
          <w:noProof/>
          <w:lang w:val="en-US"/>
        </w:rPr>
        <w:t xml:space="preserve">Sebagai tinjauan pustaka, para ahli tampak telah melakukan berbagai </w:t>
      </w:r>
      <w:r>
        <w:rPr>
          <w:noProof/>
          <w:lang w:val="en-US"/>
        </w:rPr>
        <w:t xml:space="preserve">penelitian terkait dengan dampak Covid-19 terhadap perceraian di Indonesia. Antara lain </w:t>
      </w:r>
      <w:r>
        <w:rPr>
          <w:noProof/>
        </w:rPr>
        <w:t>Subardhini, M. (2021)</w:t>
      </w:r>
      <w:r>
        <w:rPr>
          <w:noProof/>
          <w:lang w:val="en-US"/>
        </w:rPr>
        <w:t>,</w:t>
      </w:r>
      <w:r>
        <w:rPr>
          <w:noProof/>
        </w:rPr>
        <w:t xml:space="preserve"> </w:t>
      </w:r>
      <w:r>
        <w:rPr>
          <w:noProof/>
          <w:lang w:val="en-US"/>
        </w:rPr>
        <w:t>“</w:t>
      </w:r>
      <w:r>
        <w:rPr>
          <w:noProof/>
        </w:rPr>
        <w:t>Perceraian Di Masa Pandemi Covid-19: Masalah dan Solusi</w:t>
      </w:r>
      <w:r>
        <w:rPr>
          <w:noProof/>
          <w:lang w:val="en-US"/>
        </w:rPr>
        <w:t xml:space="preserve">,” </w:t>
      </w:r>
      <w:r>
        <w:rPr>
          <w:i/>
          <w:iCs/>
          <w:noProof/>
        </w:rPr>
        <w:t>Politeknik Kesejahteraan Sosial Bandung</w:t>
      </w:r>
      <w:r>
        <w:rPr>
          <w:noProof/>
        </w:rPr>
        <w:t>.</w:t>
      </w:r>
      <w:r>
        <w:rPr>
          <w:noProof/>
          <w:lang w:val="en-US"/>
        </w:rPr>
        <w:t xml:space="preserve"> Penelitian kualitatif ini menerapkan studi ka</w:t>
      </w:r>
      <w:r>
        <w:rPr>
          <w:noProof/>
          <w:lang w:val="en-US"/>
        </w:rPr>
        <w:t>sus di Kota Bandung. Hasil dan pembahasan penelitian ini memaparkan bahwa s</w:t>
      </w:r>
      <w:r>
        <w:t>ecara umum faktor penyebab perceraian pada masa pandemi C</w:t>
      </w:r>
      <w:r>
        <w:rPr>
          <w:lang w:val="en-US"/>
        </w:rPr>
        <w:t>ovid</w:t>
      </w:r>
      <w:r>
        <w:t xml:space="preserve">-19 </w:t>
      </w:r>
      <w:r>
        <w:rPr>
          <w:lang w:val="en-US"/>
        </w:rPr>
        <w:t>t</w:t>
      </w:r>
      <w:r>
        <w:t>erjadi karena adanya konflik dalam rumah tangga yang disebabkan oleh permasalahan ekonomi, ketidakseimbangan aktivi</w:t>
      </w:r>
      <w:r>
        <w:t xml:space="preserve">tas dan waktu bersama, KDRT, berubah pola komunikasi, </w:t>
      </w:r>
      <w:r>
        <w:rPr>
          <w:lang w:val="en-US"/>
        </w:rPr>
        <w:t xml:space="preserve">dan </w:t>
      </w:r>
      <w:r>
        <w:t>faktor usia dalam membina rumah tangga. Penelitian ini menyimpukan bahwa inti perceraian adalah karena tidak ada keharmonisan.</w:t>
      </w:r>
      <w:r>
        <w:rPr>
          <w:lang w:val="en-US"/>
        </w:rPr>
        <w:t xml:space="preserve"> </w:t>
      </w:r>
      <w:r>
        <w:t xml:space="preserve">Peneitian ini merekomendasikan perlu adanya pola pencegahan agar tidak </w:t>
      </w:r>
      <w:r>
        <w:t>terjadinya perceraian dan mengatasi masalah perkawinan</w:t>
      </w:r>
      <w:r>
        <w:rPr>
          <w:lang w:val="en-US"/>
        </w:rPr>
        <w:t xml:space="preserve"> </w:t>
      </w:r>
      <w:r>
        <w:rPr>
          <w:lang w:val="en-US"/>
        </w:rPr>
        <w:fldChar w:fldCharType="begin"/>
      </w:r>
      <w:r>
        <w:rPr>
          <w:lang w:val="en-US"/>
        </w:rPr>
        <w:instrText>ADDIN CSL_CITATION {"citationItems":[{"id":"ITEM-1","itemData":{"author":[{"dropping-particle":"","family":"Subardhini","given":"Meiti","non-dropping-particle":"","parse-names":false,"suffix":""}],"con</w:instrText>
      </w:r>
      <w:r>
        <w:rPr>
          <w:lang w:val="en-US"/>
        </w:rPr>
        <w:instrText>tainer-title":"Politeknik Kesejahteraan Sosial Bandung","id":"ITEM-1","issued":{"date-parts":[["2021"]]},"title":"Perceraian Di Masa Pandemi Covid-19: Masalah dan Solusi","type":"article-journal"},"uris":["http://www.mendeley.com/documents/?uuid=85e4fef2-7</w:instrText>
      </w:r>
      <w:r>
        <w:rPr>
          <w:lang w:val="en-US"/>
        </w:rPr>
        <w:instrText>896-41f0-878f-4c1aaa7ea660"]}],"mendeley":{"formattedCitation":"(Subardhini, 2021)","plainTextFormattedCitation":"(Subardhini, 2021)","previouslyFormattedCitation":"(Subardhini, 2021)"},"properties":{"noteIndex":0},"schema":"https://github.com/citation-sty</w:instrText>
      </w:r>
      <w:r>
        <w:rPr>
          <w:lang w:val="en-US"/>
        </w:rPr>
        <w:instrText>le-language/schema/raw/master/csl-citation.json"}</w:instrText>
      </w:r>
      <w:r>
        <w:rPr>
          <w:lang w:val="en-US"/>
        </w:rPr>
        <w:fldChar w:fldCharType="separate"/>
      </w:r>
      <w:r>
        <w:rPr>
          <w:noProof/>
          <w:lang w:val="en-US"/>
        </w:rPr>
        <w:t>(Subardhini, 2021)</w:t>
      </w:r>
      <w:r>
        <w:rPr>
          <w:lang w:val="en-US"/>
        </w:rPr>
        <w:fldChar w:fldCharType="end"/>
      </w:r>
      <w:r>
        <w:t xml:space="preserve">. </w:t>
      </w:r>
      <w:r>
        <w:rPr>
          <w:noProof/>
        </w:rPr>
        <w:t>Hidayati, L. (2021)</w:t>
      </w:r>
      <w:r>
        <w:rPr>
          <w:noProof/>
          <w:lang w:val="en-US"/>
        </w:rPr>
        <w:t>,</w:t>
      </w:r>
      <w:r>
        <w:rPr>
          <w:noProof/>
        </w:rPr>
        <w:t xml:space="preserve"> </w:t>
      </w:r>
      <w:r>
        <w:rPr>
          <w:noProof/>
          <w:lang w:val="en-US"/>
        </w:rPr>
        <w:t>“</w:t>
      </w:r>
      <w:r>
        <w:rPr>
          <w:noProof/>
        </w:rPr>
        <w:t>Fenomena Tingginya Angka Perceraian Di Indonesia Antara Pandemi dan Solusi</w:t>
      </w:r>
      <w:r>
        <w:rPr>
          <w:noProof/>
          <w:lang w:val="en-US"/>
        </w:rPr>
        <w:t>,”</w:t>
      </w:r>
      <w:r>
        <w:rPr>
          <w:noProof/>
        </w:rPr>
        <w:t xml:space="preserve"> </w:t>
      </w:r>
      <w:r>
        <w:rPr>
          <w:i/>
          <w:iCs/>
          <w:noProof/>
        </w:rPr>
        <w:t>Khuluqiyya</w:t>
      </w:r>
      <w:r>
        <w:rPr>
          <w:noProof/>
          <w:lang w:val="en-US"/>
        </w:rPr>
        <w:t>. Penelitian ini menerapkan jenis kualitatif melalui pendekatan fenomenologis. Hasil dan pembahasan penelitian ini menjelaskan bahwa agama Islam memperbolehkan perceraian meskipun dibenci oleh Allah Swt., namun, cara-cara yang baik dalam pencegahan percera</w:t>
      </w:r>
      <w:r>
        <w:rPr>
          <w:noProof/>
          <w:lang w:val="en-US"/>
        </w:rPr>
        <w:t>ian perlu ditempuh. Penelitian ini menyimpulkan bahwa pencegahan merupakan solusi terbaik untuk menekan tingkat perceraian di Indonesia. Penelitian ini merekomendasikan untuk meningkatkan peran kontrol Kementerian Agama, pengawas agama, para ulama dan kiya</w:t>
      </w:r>
      <w:r>
        <w:rPr>
          <w:noProof/>
          <w:lang w:val="en-US"/>
        </w:rPr>
        <w:t xml:space="preserve">i, tokoh masyarakat, dan perguruan tinggi dalam melakukan sinergi bagi pencegahan angka perceraian di Indonesia </w:t>
      </w:r>
      <w:r>
        <w:rPr>
          <w:noProof/>
          <w:lang w:val="en-US"/>
        </w:rPr>
        <w:fldChar w:fldCharType="begin"/>
      </w:r>
      <w:r>
        <w:rPr>
          <w:noProof/>
          <w:lang w:val="en-US"/>
        </w:rPr>
        <w:instrText>ADDIN CSL_CITATION {"citationItems":[{"id":"ITEM-1","itemData":{"ISSN":"2723-195X","author":[{"dropping-particle":"","family":"Hidayati","given"</w:instrText>
      </w:r>
      <w:r>
        <w:rPr>
          <w:noProof/>
          <w:lang w:val="en-US"/>
        </w:rPr>
        <w:instrText>:"Lili","non-dropping-particle":"","parse-names":false,"suffix":""}],"container-title":"Khuluqiyya","id":"ITEM-1","issue":"1","issued":{"date-parts":[["2021"]]},"page":"71-87","title":"Fenomena Tingginya Angka Perceraian Di Indonesia Antara Pandemi dan Sol</w:instrText>
      </w:r>
      <w:r>
        <w:rPr>
          <w:noProof/>
          <w:lang w:val="en-US"/>
        </w:rPr>
        <w:instrText>usi","type":"article-journal","volume":"3"},"uris":["http://www.mendeley.com/documents/?uuid=8b90ff5c-ddac-4bb6-bb82-9997ad8db783"]}],"mendeley":{"formattedCitation":"(Hidayati, 2021)","plainTextFormattedCitation":"(Hidayati, 2021)","previouslyFormattedCit</w:instrText>
      </w:r>
      <w:r>
        <w:rPr>
          <w:noProof/>
          <w:lang w:val="en-US"/>
        </w:rPr>
        <w:instrText>ation":"(Hidayati, 2021)"},"properties":{"noteIndex":0},"schema":"https://github.com/citation-style-language/schema/raw/master/csl-citation.json"}</w:instrText>
      </w:r>
      <w:r>
        <w:rPr>
          <w:noProof/>
          <w:lang w:val="en-US"/>
        </w:rPr>
        <w:fldChar w:fldCharType="separate"/>
      </w:r>
      <w:r>
        <w:rPr>
          <w:noProof/>
          <w:lang w:val="en-US"/>
        </w:rPr>
        <w:t>(Hidayati, 2021)</w:t>
      </w:r>
      <w:r>
        <w:rPr>
          <w:noProof/>
          <w:lang w:val="en-US"/>
        </w:rPr>
        <w:fldChar w:fldCharType="end"/>
      </w:r>
      <w:r>
        <w:rPr>
          <w:noProof/>
          <w:lang w:val="en-US"/>
        </w:rPr>
        <w:t xml:space="preserve">. </w:t>
      </w:r>
      <w:r>
        <w:rPr>
          <w:noProof/>
        </w:rPr>
        <w:t>Fauziah, A. S. N., Fauzi, A. N., &amp; Ainayah, U. (2020)</w:t>
      </w:r>
      <w:r>
        <w:rPr>
          <w:noProof/>
          <w:lang w:val="en-US"/>
        </w:rPr>
        <w:t>, “</w:t>
      </w:r>
      <w:r>
        <w:rPr>
          <w:noProof/>
        </w:rPr>
        <w:t>Analisis Maraknya Perceraian Pada</w:t>
      </w:r>
      <w:r>
        <w:rPr>
          <w:noProof/>
        </w:rPr>
        <w:t xml:space="preserve"> Masa Covid-19</w:t>
      </w:r>
      <w:r>
        <w:rPr>
          <w:noProof/>
          <w:lang w:val="en-US"/>
        </w:rPr>
        <w:t>,”</w:t>
      </w:r>
      <w:r>
        <w:rPr>
          <w:noProof/>
        </w:rPr>
        <w:t xml:space="preserve"> </w:t>
      </w:r>
      <w:r>
        <w:rPr>
          <w:i/>
          <w:iCs/>
          <w:noProof/>
        </w:rPr>
        <w:t>Mizan: Journal of Islamic Law</w:t>
      </w:r>
      <w:r>
        <w:rPr>
          <w:noProof/>
          <w:lang w:val="en-US"/>
        </w:rPr>
        <w:t xml:space="preserve">. Penelitian ini menerapkan jenis kualitatif dengan analisis hukum Islam. Hasil dan pembahasan penelitian ini menunjukan bahwa perceraian di Indonesia tidak dapat sepenuhnya menerapkan hukum Islam secara lisan </w:t>
      </w:r>
      <w:r>
        <w:rPr>
          <w:noProof/>
          <w:lang w:val="en-US"/>
        </w:rPr>
        <w:t xml:space="preserve">tetapi dibutuhkan perundang-undangan untuk mengatur agar salah satu pihak tidak dirugikan. Penelitian ini menyimpulkan bahwa perkawinan merupakan pondasi keluarga dan perceraian berarti putusnya </w:t>
      </w:r>
      <w:r>
        <w:rPr>
          <w:noProof/>
          <w:lang w:val="en-US"/>
        </w:rPr>
        <w:lastRenderedPageBreak/>
        <w:t>hubungan suami-istri karena suatu alasan. Penelitian ini mere</w:t>
      </w:r>
      <w:r>
        <w:rPr>
          <w:noProof/>
          <w:lang w:val="en-US"/>
        </w:rPr>
        <w:t>komendasikan penguatan hukum Islam dan sekaligus perundang-undangan tentang perceraian seiring pandemi Covid-19 di Indonesia</w:t>
      </w:r>
      <w:r>
        <w:rPr>
          <w:shd w:val="clear" w:color="auto" w:fill="FFFFFF"/>
        </w:rPr>
        <w:t xml:space="preserve"> </w:t>
      </w:r>
      <w:r>
        <w:rPr>
          <w:shd w:val="clear" w:color="auto" w:fill="FFFFFF"/>
          <w:lang w:val="en-US"/>
        </w:rPr>
        <w:fldChar w:fldCharType="begin"/>
      </w:r>
      <w:r>
        <w:rPr>
          <w:shd w:val="clear" w:color="auto" w:fill="FFFFFF"/>
        </w:rPr>
        <w:instrText>ADDIN CSL_CITATION {"citationItems":[{"id":"ITEM-1","itemData":{"ISSN":"2598-6252","author":[{"dropping-particle":"","family":"Fauz</w:instrText>
      </w:r>
      <w:r>
        <w:rPr>
          <w:shd w:val="clear" w:color="auto" w:fill="FFFFFF"/>
        </w:rPr>
        <w:instrText>iah","given":"Atika Suri Nur","non-dropping-particle":"","parse-names":false,"suffix":""},{"dropping-particle":"","family":"Fauzi","given":"Aziizah Nur","non-dropping-particle":"","parse-names":false,"suffix":""},{"dropping-particle":"","family":"Ainayah",</w:instrText>
      </w:r>
      <w:r>
        <w:rPr>
          <w:shd w:val="clear" w:color="auto" w:fill="FFFFFF"/>
        </w:rPr>
        <w:instrText>"given":"Umma","non-dropping-particle":"","parse-names":false,"suffix":""}],"container-title":"Mizan: Journal of Islamic Law","id":"ITEM-1","issue":"2","issued":{"date-parts":[["2020"]]},"page":"181-192","title":"Analisis Maraknya Perceraian Pada Masa Covi</w:instrText>
      </w:r>
      <w:r>
        <w:rPr>
          <w:shd w:val="clear" w:color="auto" w:fill="FFFFFF"/>
        </w:rPr>
        <w:instrText>d 19","type":"article-journal","volume":"4"},"uris":["http://www.mendeley.com/documents/?uuid=870e4845-d2d0-481a-8176-ad6700d12166"]}],"mendeley":{"formattedCitation":"(Fauziah et al., 2020)","plainTextFormattedCitation":"(Fauziah et al., 2020)","previousl</w:instrText>
      </w:r>
      <w:r>
        <w:rPr>
          <w:shd w:val="clear" w:color="auto" w:fill="FFFFFF"/>
        </w:rPr>
        <w:instrText>yFormattedCitation":"(Fauziah et al., 2020)"},"properties":{"noteIndex":0},"schema":"https://github.com/citation-style-language/schema/raw/master/csl-citation.json"}</w:instrText>
      </w:r>
      <w:r>
        <w:rPr>
          <w:shd w:val="clear" w:color="auto" w:fill="FFFFFF"/>
          <w:lang w:val="en-US"/>
        </w:rPr>
        <w:fldChar w:fldCharType="separate"/>
      </w:r>
      <w:r>
        <w:rPr>
          <w:noProof/>
          <w:shd w:val="clear" w:color="auto" w:fill="FFFFFF"/>
        </w:rPr>
        <w:t>(Fauziah et al., 2020)</w:t>
      </w:r>
      <w:r>
        <w:rPr>
          <w:shd w:val="clear" w:color="auto" w:fill="FFFFFF"/>
          <w:lang w:val="en-US"/>
        </w:rPr>
        <w:fldChar w:fldCharType="end"/>
      </w:r>
      <w:r>
        <w:rPr>
          <w:noProof/>
          <w:lang w:val="en-US"/>
        </w:rPr>
        <w:t>.</w:t>
      </w:r>
    </w:p>
    <w:p w14:paraId="79522D7F" w14:textId="77777777" w:rsidR="00EA1C6A" w:rsidRDefault="00EB6EAB">
      <w:pPr>
        <w:widowControl w:val="0"/>
        <w:autoSpaceDE w:val="0"/>
        <w:autoSpaceDN w:val="0"/>
        <w:adjustRightInd w:val="0"/>
        <w:spacing w:after="0" w:line="240" w:lineRule="auto"/>
        <w:ind w:firstLine="567"/>
        <w:jc w:val="both"/>
        <w:rPr>
          <w:shd w:val="clear" w:color="auto" w:fill="FFFFFF"/>
          <w:lang w:val="en-US"/>
        </w:rPr>
      </w:pPr>
      <w:r>
        <w:rPr>
          <w:noProof/>
          <w:lang w:val="en-US"/>
        </w:rPr>
        <w:t>Tentu masih banyak penelitian tentang dampak Covid-19 terhadap p</w:t>
      </w:r>
      <w:r>
        <w:rPr>
          <w:noProof/>
          <w:lang w:val="en-US"/>
        </w:rPr>
        <w:t>erceraian, namun sejumlah penelitian yang dipaparakan terdahulu dipandang cukup bagi penyusunan kerangka berpikir penelitian ini. Covid-19 merupakan fenomena wabah yang melanda seluruh dunia hingga membawa dampak yang luas terhadap berbagai segmen kehidupa</w:t>
      </w:r>
      <w:r>
        <w:rPr>
          <w:noProof/>
          <w:lang w:val="en-US"/>
        </w:rPr>
        <w:t xml:space="preserve">n, terutama bidang ekonomi </w:t>
      </w:r>
      <w:r>
        <w:rPr>
          <w:noProof/>
          <w:lang w:val="en-US"/>
        </w:rPr>
        <w:fldChar w:fldCharType="begin"/>
      </w:r>
      <w:r>
        <w:rPr>
          <w:noProof/>
          <w:lang w:val="en-US"/>
        </w:rPr>
        <w:instrText>ADDIN CSL_CITATION {"citationItems":[{"id":"ITEM-1","itemData":{"ISSN":"2621-4377","author":[{"dropping-particle":"","family":"Abdi","given":"Muhammad Nur","non-dropping-particle":"","parse-names":false,"suffix":""}],"container-t</w:instrText>
      </w:r>
      <w:r>
        <w:rPr>
          <w:noProof/>
          <w:lang w:val="en-US"/>
        </w:rPr>
        <w:instrText>itle":"AkMen Jurnal Ilmiah","id":"ITEM-1","issue":"1","issued":{"date-parts":[["2020"]]},"page":"90-98","title":"Krisis Ekonomi Global dari Dampak Penyebaran Virus Corona (Covid-19)","type":"article-journal","volume":"17"},"uris":["http://www.mendeley.com/</w:instrText>
      </w:r>
      <w:r>
        <w:rPr>
          <w:noProof/>
          <w:lang w:val="en-US"/>
        </w:rPr>
        <w:instrText>documents/?uuid=343616ec-221b-4dce-bb22-451cb41b38f3"]},{"id":"ITEM-2","itemData":{"ISSN":"2597-8829","author":[{"dropping-particle":"","family":"Yamali","given":"Fakhrul Rozi","non-dropping-particle":"","parse-names":false,"suffix":""},{"dropping-particle</w:instrText>
      </w:r>
      <w:r>
        <w:rPr>
          <w:noProof/>
          <w:lang w:val="en-US"/>
        </w:rPr>
        <w:instrText>":"","family":"Putri","given":"Ririn Noviyanti","non-dropping-particle":"","parse-names":false,"suffix":""}],"container-title":"Ekonomis: Journal of Economics and Business","id":"ITEM-2","issue":"2","issued":{"date-parts":[["2020"]]},"page":"384-388","titl</w:instrText>
      </w:r>
      <w:r>
        <w:rPr>
          <w:noProof/>
          <w:lang w:val="en-US"/>
        </w:rPr>
        <w:instrText>e":"Dampak Covid-19 Terhadap Ekonomi Indonesia","type":"article-journal","volume":"4"},"uris":["http://www.mendeley.com/documents/?uuid=f70f16cc-3053-418d-9f4d-36a684cd322d"]}],"mendeley":{"formattedCitation":"(Abdi, 2020; Yamali &amp; Putri, 2020)","plainText</w:instrText>
      </w:r>
      <w:r>
        <w:rPr>
          <w:noProof/>
          <w:lang w:val="en-US"/>
        </w:rPr>
        <w:instrText>FormattedCitation":"(Abdi, 2020; Yamali &amp; Putri, 2020)","previouslyFormattedCitation":"(Abdi, 2020; Yamali &amp; Putri, 2020)"},"properties":{"noteIndex":0},"schema":"https://github.com/citation-style-language/schema/raw/master/csl-citation.json"}</w:instrText>
      </w:r>
      <w:r>
        <w:rPr>
          <w:noProof/>
          <w:lang w:val="en-US"/>
        </w:rPr>
        <w:fldChar w:fldCharType="separate"/>
      </w:r>
      <w:r>
        <w:rPr>
          <w:noProof/>
          <w:lang w:val="en-US"/>
        </w:rPr>
        <w:t xml:space="preserve">(Abdi, 2020; </w:t>
      </w:r>
      <w:r>
        <w:rPr>
          <w:noProof/>
          <w:lang w:val="en-US"/>
        </w:rPr>
        <w:t>Yamali &amp; Putri, 2020)</w:t>
      </w:r>
      <w:r>
        <w:rPr>
          <w:noProof/>
          <w:lang w:val="en-US"/>
        </w:rPr>
        <w:fldChar w:fldCharType="end"/>
      </w:r>
      <w:r>
        <w:rPr>
          <w:noProof/>
          <w:lang w:val="en-US"/>
        </w:rPr>
        <w:t xml:space="preserve">. Sebagai upaya pencegahan pandemi Covid-19, muncul konsep </w:t>
      </w:r>
      <w:r>
        <w:rPr>
          <w:i/>
          <w:iCs/>
          <w:noProof/>
          <w:lang w:val="en-US"/>
        </w:rPr>
        <w:t>s</w:t>
      </w:r>
      <w:r>
        <w:rPr>
          <w:i/>
          <w:iCs/>
        </w:rPr>
        <w:t xml:space="preserve">ocial </w:t>
      </w:r>
      <w:r>
        <w:rPr>
          <w:i/>
          <w:iCs/>
          <w:lang w:val="en-US"/>
        </w:rPr>
        <w:t>d</w:t>
      </w:r>
      <w:r>
        <w:rPr>
          <w:i/>
          <w:iCs/>
        </w:rPr>
        <w:t>istancing</w:t>
      </w:r>
      <w:r>
        <w:t xml:space="preserve"> </w:t>
      </w:r>
      <w:r>
        <w:rPr>
          <w:lang w:val="en-US"/>
        </w:rPr>
        <w:t>d</w:t>
      </w:r>
      <w:r>
        <w:t xml:space="preserve">an </w:t>
      </w:r>
      <w:r>
        <w:rPr>
          <w:i/>
          <w:iCs/>
          <w:lang w:val="en-US"/>
        </w:rPr>
        <w:t>l</w:t>
      </w:r>
      <w:r>
        <w:rPr>
          <w:i/>
          <w:iCs/>
        </w:rPr>
        <w:t>ockdown</w:t>
      </w:r>
      <w:r>
        <w:t xml:space="preserve"> </w:t>
      </w:r>
      <w:r>
        <w:fldChar w:fldCharType="begin"/>
      </w:r>
      <w:r>
        <w:instrText>ADDIN CSL_CITATION {"citationItems":[{"id":"ITEM-1","itemData":{"ISSN":"2622-190X","author":[{"dropping-particle":"","family":"Herdiana","give</w:instrText>
      </w:r>
      <w:r>
        <w:instrText>n":"Dian","non-dropping-particle":"","parse-names":false,"suffix":""}],"container-title":"Inovasi Pembangunan: Jurnal Kelitbangan","id":"ITEM-1","issue":"02","issued":{"date-parts":[["2020"]]},"page":"107","title":"Konstruksi Konsep Social Distancing dan L</w:instrText>
      </w:r>
      <w:r>
        <w:instrText>ockdown dalam Perspektif Kebijakan Publik","type":"article-journal","volume":"8"},"uris":["http://www.mendeley.com/documents/?uuid=158eed95-cf40-4739-a4b8-840b0da091e3"]}],"mendeley":{"formattedCitation":"(Herdiana, 2020)","plainTextFormattedCitation":"(He</w:instrText>
      </w:r>
      <w:r>
        <w:instrText>rdiana, 2020)","previouslyFormattedCitation":"(Herdiana, 2020)"},"properties":{"noteIndex":0},"schema":"https://github.com/citation-style-language/schema/raw/master/csl-citation.json"}</w:instrText>
      </w:r>
      <w:r>
        <w:fldChar w:fldCharType="separate"/>
      </w:r>
      <w:r>
        <w:rPr>
          <w:noProof/>
        </w:rPr>
        <w:t>(Herdiana, 2020)</w:t>
      </w:r>
      <w:r>
        <w:fldChar w:fldCharType="end"/>
      </w:r>
      <w:r>
        <w:rPr>
          <w:lang w:val="en-US"/>
        </w:rPr>
        <w:t xml:space="preserve"> yang dalam penerapan di Indonesia dikenal dengan </w:t>
      </w:r>
      <w:r>
        <w:t>PSB</w:t>
      </w:r>
      <w:r>
        <w:t>B</w:t>
      </w:r>
      <w:r>
        <w:rPr>
          <w:lang w:val="en-US"/>
        </w:rPr>
        <w:t xml:space="preserve"> </w:t>
      </w:r>
      <w:r>
        <w:rPr>
          <w:lang w:val="en-US"/>
        </w:rPr>
        <w:fldChar w:fldCharType="begin"/>
      </w:r>
      <w:r>
        <w:rPr>
          <w:lang w:val="en-US"/>
        </w:rPr>
        <w:instrText xml:space="preserve">ADDIN CSL_CITATION </w:instrText>
      </w:r>
      <w:r>
        <w:rPr>
          <w:lang w:val="en-US"/>
        </w:rPr>
        <w:instrText>{"citationItems":[{"id":"ITEM-1","itemData":{"ISSN":"2722-8797","author":[{"dropping-particle":"","family":"Hasrul","given":"Muh","non-dropping-particle":"","parse-names":false,"suffix":""}],"container-title":"Jurnal Legislatif","id":"ITEM-1","issued":{"da</w:instrText>
      </w:r>
      <w:r>
        <w:rPr>
          <w:lang w:val="en-US"/>
        </w:rPr>
        <w:instrText>te-parts":[["2020"]]},"page":"385-398","title":"Aspek Hukum Pemberlakuan Pembatasan Sosial Berskala Besar (PSBB) Dalam Rangka Penanganan Corona Virus Disease 2019 (Covid-19)","type":"article-journal"},"uris":["http://www.mendeley.com/documents/?uuid=90f60a</w:instrText>
      </w:r>
      <w:r>
        <w:rPr>
          <w:lang w:val="en-US"/>
        </w:rPr>
        <w:instrText>2e-9e9a-48b6-b634-36a5c2a15391"]}],"mendeley":{"formattedCitation":"(Hasrul, 2020)","plainTextFormattedCitation":"(Hasrul, 2020)","previouslyFormattedCitation":"(Hasrul, 2020)"},"properties":{"noteIndex":0},"schema":"https://github.com/citation-style-langu</w:instrText>
      </w:r>
      <w:r>
        <w:rPr>
          <w:lang w:val="en-US"/>
        </w:rPr>
        <w:instrText>age/schema/raw/master/csl-citation.json"}</w:instrText>
      </w:r>
      <w:r>
        <w:rPr>
          <w:lang w:val="en-US"/>
        </w:rPr>
        <w:fldChar w:fldCharType="separate"/>
      </w:r>
      <w:r>
        <w:rPr>
          <w:noProof/>
          <w:lang w:val="en-US"/>
        </w:rPr>
        <w:t>(Hasrul, 2020)</w:t>
      </w:r>
      <w:r>
        <w:rPr>
          <w:lang w:val="en-US"/>
        </w:rPr>
        <w:fldChar w:fldCharType="end"/>
      </w:r>
      <w:r>
        <w:rPr>
          <w:lang w:val="en-US"/>
        </w:rPr>
        <w:t xml:space="preserve">. PSBB ternyata memiliki dampak terhadap kerugian ekonomi nasional </w:t>
      </w:r>
      <w:r>
        <w:rPr>
          <w:lang w:val="en-US"/>
        </w:rPr>
        <w:fldChar w:fldCharType="begin"/>
      </w:r>
      <w:r>
        <w:rPr>
          <w:lang w:val="en-US"/>
        </w:rPr>
        <w:instrText>ADDIN CSL_CITATION {"citationItems":[{"id":"ITEM-1","itemData":{"ISSN":"2623-0089","author":[{"dropping-particle":"","family":"Hadi</w:instrText>
      </w:r>
      <w:r>
        <w:rPr>
          <w:lang w:val="en-US"/>
        </w:rPr>
        <w:instrText>wardoyo","given":"Wibowo","non-dropping-particle":"","parse-names":false,"suffix":""}],"container-title":"BASKARA: Journal of Business &amp; Entrepreneurship","id":"ITEM-1","issue":"2","issued":{"date-parts":[["2020"]]},"page":"83-92","title":"Kerugian Ekonomi</w:instrText>
      </w:r>
      <w:r>
        <w:rPr>
          <w:lang w:val="en-US"/>
        </w:rPr>
        <w:instrText xml:space="preserve"> Nasional Akibat Pandemi Covid-19","type":"article-journal","volume":"2"},"uris":["http://www.mendeley.com/documents/?uuid=d97c1595-76b1-46f6-aab5-908f0b712fb8"]}],"mendeley":{"formattedCitation":"(Hadiwardoyo, 2020)","plainTextFormattedCitation":"(Hadiwar</w:instrText>
      </w:r>
      <w:r>
        <w:rPr>
          <w:lang w:val="en-US"/>
        </w:rPr>
        <w:instrText>doyo, 2020)","previouslyFormattedCitation":"(Hadiwardoyo, 2020)"},"properties":{"noteIndex":0},"schema":"https://github.com/citation-style-language/schema/raw/master/csl-citation.json"}</w:instrText>
      </w:r>
      <w:r>
        <w:rPr>
          <w:lang w:val="en-US"/>
        </w:rPr>
        <w:fldChar w:fldCharType="separate"/>
      </w:r>
      <w:r>
        <w:rPr>
          <w:noProof/>
          <w:lang w:val="en-US"/>
        </w:rPr>
        <w:t>(Hadiwardoyo, 2020)</w:t>
      </w:r>
      <w:r>
        <w:rPr>
          <w:lang w:val="en-US"/>
        </w:rPr>
        <w:fldChar w:fldCharType="end"/>
      </w:r>
      <w:r>
        <w:rPr>
          <w:lang w:val="en-US"/>
        </w:rPr>
        <w:t>, hal ini dirasakan pula dampaknya oleh masyaraka</w:t>
      </w:r>
      <w:r>
        <w:rPr>
          <w:lang w:val="en-US"/>
        </w:rPr>
        <w:t xml:space="preserve">t berpenghasilan rendah </w:t>
      </w:r>
      <w:r>
        <w:rPr>
          <w:lang w:val="en-US"/>
        </w:rPr>
        <w:fldChar w:fldCharType="begin"/>
      </w:r>
      <w:r>
        <w:rPr>
          <w:lang w:val="en-US"/>
        </w:rPr>
        <w:instrText>ADDIN CSL_CITATION {"citationItems":[{"id":"ITEM-1","itemData":{"ISSN":"2654-9050","author":[{"dropping-particle":"","family":"Nasruddin","given":"Rindam","non-dropping-particle":"","parse-names":false,"suffix":""},{"dropping-partic</w:instrText>
      </w:r>
      <w:r>
        <w:rPr>
          <w:lang w:val="en-US"/>
        </w:rPr>
        <w:instrText>le":"","family":"Haq","given":"Islamul","non-dropping-particle":"","parse-names":false,"suffix":""}],"container-title":"SALAM: Jurnal Sosial dan Budaya Syar-i","id":"ITEM-1","issue":"7","issued":{"date-parts":[["2020"]]},"page":"639-648","title":"Pembatasa</w:instrText>
      </w:r>
      <w:r>
        <w:rPr>
          <w:lang w:val="en-US"/>
        </w:rPr>
        <w:instrText>n sosial berskala besar (PSBB) dan masyarakat berpenghasilan rendah","type":"article-journal","volume":"7"},"uris":["http://www.mendeley.com/documents/?uuid=40c63517-956a-4ef3-b992-fd718f5c44f9"]}],"mendeley":{"formattedCitation":"(Nasruddin &amp; Haq, 2020)",</w:instrText>
      </w:r>
      <w:r>
        <w:rPr>
          <w:lang w:val="en-US"/>
        </w:rPr>
        <w:instrText>"plainTextFormattedCitation":"(Nasruddin &amp; Haq, 2020)","previouslyFormattedCitation":"(Nasruddin &amp; Haq, 2020)"},"properties":{"noteIndex":0},"schema":"https://github.com/citation-style-language/schema/raw/master/csl-citation.json"}</w:instrText>
      </w:r>
      <w:r>
        <w:rPr>
          <w:lang w:val="en-US"/>
        </w:rPr>
        <w:fldChar w:fldCharType="separate"/>
      </w:r>
      <w:r>
        <w:rPr>
          <w:noProof/>
          <w:lang w:val="en-US"/>
        </w:rPr>
        <w:t>(Nasruddin &amp; Haq, 2020)</w:t>
      </w:r>
      <w:r>
        <w:rPr>
          <w:lang w:val="en-US"/>
        </w:rPr>
        <w:fldChar w:fldCharType="end"/>
      </w:r>
      <w:r>
        <w:rPr>
          <w:lang w:val="en-US"/>
        </w:rPr>
        <w:t xml:space="preserve">. Kerugian ekonomi masyarakat pada masa pandemi Covid-19 membawa dampak susulan berupa meningkatnya angka perceraian di Indonesia </w:t>
      </w:r>
      <w:r>
        <w:rPr>
          <w:lang w:val="en-US"/>
        </w:rPr>
        <w:fldChar w:fldCharType="begin"/>
      </w:r>
      <w:r>
        <w:rPr>
          <w:lang w:val="en-US"/>
        </w:rPr>
        <w:instrText>ADDIN CSL_CITATION {"citationItems":[{"id":"ITEM-1","itemData":{"author":[{"dropping-particle":"","family":"Subardhini","give</w:instrText>
      </w:r>
      <w:r>
        <w:rPr>
          <w:lang w:val="en-US"/>
        </w:rPr>
        <w:instrText>n":"Meiti","non-dropping-particle":"","parse-names":false,"suffix":""}],"container-title":"Politeknik Kesejahteraan Sosial Bandung","id":"ITEM-1","issued":{"date-parts":[["2021"]]},"title":"Perceraian Di Masa Pandemi Covid-19: Masalah dan Solusi","type":"a</w:instrText>
      </w:r>
      <w:r>
        <w:rPr>
          <w:lang w:val="en-US"/>
        </w:rPr>
        <w:instrText>rticle-journal"},"uris":["http://www.mendeley.com/documents/?uuid=85e4fef2-7896-41f0-878f-4c1aaa7ea660"]},{"id":"ITEM-2","itemData":{"ISSN":"2723-195X","author":[{"dropping-particle":"","family":"Hidayati","given":"Lili","non-dropping-particle":"","parse-n</w:instrText>
      </w:r>
      <w:r>
        <w:rPr>
          <w:lang w:val="en-US"/>
        </w:rPr>
        <w:instrText>ames":false,"suffix":""}],"container-title":"Khuluqiyya","id":"ITEM-2","issue":"1","issued":{"date-parts":[["2021"]]},"page":"71-87","title":"Fenomena Tingginya Angka Perceraian Di Indonesia Antara Pandemi dan Solusi","type":"article-journal","volume":"3"}</w:instrText>
      </w:r>
      <w:r>
        <w:rPr>
          <w:lang w:val="en-US"/>
        </w:rPr>
        <w:instrText>,"uris":["http://www.mendeley.com/documents/?uuid=8b90ff5c-ddac-4bb6-bb82-9997ad8db783"]},{"id":"ITEM-3","itemData":{"ISSN":"2598-6252","author":[{"dropping-particle":"","family":"Fauziah","given":"Atika Suri Nur","non-dropping-particle":"","parse-names":f</w:instrText>
      </w:r>
      <w:r>
        <w:rPr>
          <w:lang w:val="en-US"/>
        </w:rPr>
        <w:instrText>alse,"suffix":""},{"dropping-particle":"","family":"Fauzi","given":"Aziizah Nur","non-dropping-particle":"","parse-names":false,"suffix":""},{"dropping-particle":"","family":"Ainayah","given":"Umma","non-dropping-particle":"","parse-names":false,"suffix":"</w:instrText>
      </w:r>
      <w:r>
        <w:rPr>
          <w:lang w:val="en-US"/>
        </w:rPr>
        <w:instrText>"}],"container-title":"Mizan: Journal of Islamic Law","id":"ITEM-3","issue":"2","issued":{"date-parts":[["2020"]]},"page":"181-192","title":"Analisis Maraknya Perceraian Pada Masa Covid 19","type":"article-journal","volume":"4"},"uris":["http://www.mendele</w:instrText>
      </w:r>
      <w:r>
        <w:rPr>
          <w:lang w:val="en-US"/>
        </w:rPr>
        <w:instrText>y.com/documents/?uuid=870e4845-d2d0-481a-8176-ad6700d12166"]},{"id":"ITEM-4","itemData":{"ISSN":"2656-1786","author":[{"dropping-particle":"","family":"Radhitya","given":"Theresia Vania","non-dropping-particle":"","parse-names":false,"suffix":""},{"droppin</w:instrText>
      </w:r>
      <w:r>
        <w:rPr>
          <w:lang w:val="en-US"/>
        </w:rPr>
        <w:instrText>g-particle":"","family":"Nurwati","given":"Nunung","non-dropping-particle":"","parse-names":false,"suffix":""},{"dropping-particle":"","family":"Irfan","given":"Maulana","non-dropping-particle":"","parse-names":false,"suffix":""}],"container-title":"Jurnal</w:instrText>
      </w:r>
      <w:r>
        <w:rPr>
          <w:lang w:val="en-US"/>
        </w:rPr>
        <w:instrText xml:space="preserve"> Kolaborasi Resolusi Konflik","id":"ITEM-4","issue":"2","issued":{"date-parts":[["2020"]]},"page":"111-119","title":"Dampak Pandemi COVID-19 Terhadap Kekerasan dalam Rumah Tangga","type":"article-journal","volume":"2"},"uris":["http://www.mendeley.com/docu</w:instrText>
      </w:r>
      <w:r>
        <w:rPr>
          <w:lang w:val="en-US"/>
        </w:rPr>
        <w:instrText>ments/?uuid=00842f16-df09-450d-9b3c-b8b948a9a916"]}],"mendeley":{"formattedCitation":"(Fauziah et al., 2020; Hidayati, 2021; Radhitya et al., 2020; Subardhini, 2021)","plainTextFormattedCitation":"(Fauziah et al., 2020; Hidayati, 2021; Radhitya et al., 202</w:instrText>
      </w:r>
      <w:r>
        <w:rPr>
          <w:lang w:val="en-US"/>
        </w:rPr>
        <w:instrText>0; Subardhini, 2021)","previouslyFormattedCitation":"(Fauziah et al., 2020; Hidayati, 2021; Radhitya et al., 2020; Subardhini, 2021)"},"properties":{"noteIndex":0},"schema":"https://github.com/citation-style-language/schema/raw/master/csl-citation.json"}</w:instrText>
      </w:r>
      <w:r>
        <w:rPr>
          <w:lang w:val="en-US"/>
        </w:rPr>
        <w:fldChar w:fldCharType="separate"/>
      </w:r>
      <w:r>
        <w:rPr>
          <w:noProof/>
          <w:lang w:val="en-US"/>
        </w:rPr>
        <w:t>(F</w:t>
      </w:r>
      <w:r>
        <w:rPr>
          <w:noProof/>
          <w:lang w:val="en-US"/>
        </w:rPr>
        <w:t>auziah et al., 2020; Hidayati, 2021; Radhitya et al., 2020; Subardhini, 2021)</w:t>
      </w:r>
      <w:r>
        <w:rPr>
          <w:lang w:val="en-US"/>
        </w:rPr>
        <w:fldChar w:fldCharType="end"/>
      </w:r>
      <w:r>
        <w:rPr>
          <w:shd w:val="clear" w:color="auto" w:fill="FFFFFF"/>
        </w:rPr>
        <w:t xml:space="preserve">. </w:t>
      </w:r>
      <w:r>
        <w:rPr>
          <w:shd w:val="clear" w:color="auto" w:fill="FFFFFF"/>
          <w:lang w:val="en-US"/>
        </w:rPr>
        <w:t xml:space="preserve">Perceraian telah diatur dalam hukum Islam </w:t>
      </w:r>
      <w:r>
        <w:rPr>
          <w:shd w:val="clear" w:color="auto" w:fill="FFFFFF"/>
          <w:lang w:val="en-US"/>
        </w:rPr>
        <w:fldChar w:fldCharType="begin"/>
      </w:r>
      <w:r>
        <w:rPr>
          <w:shd w:val="clear" w:color="auto" w:fill="FFFFFF"/>
          <w:lang w:val="en-US"/>
        </w:rPr>
        <w:instrText>ADDIN CSL_CITATION {"citationItems":[{"id":"ITEM-1","itemData":{"ISSN":"2614-171X","author":[{"dropping-particle":"","family":"Aziza</w:instrText>
      </w:r>
      <w:r>
        <w:rPr>
          <w:shd w:val="clear" w:color="auto" w:fill="FFFFFF"/>
          <w:lang w:val="en-US"/>
        </w:rPr>
        <w:instrText>h","given":"Linda","non-dropping-particle":"","parse-names":false,"suffix":""}],"container-title":"Al-'Adalah","id":"ITEM-1","issue":"2","issued":{"date-parts":[["2012"]]},"page":"415-422","title":"Analisis Perceraian dalam Kompilasi Hukum Islam","type":"a</w:instrText>
      </w:r>
      <w:r>
        <w:rPr>
          <w:shd w:val="clear" w:color="auto" w:fill="FFFFFF"/>
          <w:lang w:val="en-US"/>
        </w:rPr>
        <w:instrText xml:space="preserve">rticle-journal","volume":"10"},"uris":["http://www.mendeley.com/documents/?uuid=da57c397-1dd3-4de5-86cb-17c853306526"]}],"mendeley":{"formattedCitation":"(Azizah, 2012)","plainTextFormattedCitation":"(Azizah, 2012)","previouslyFormattedCitation":"(Azizah, </w:instrText>
      </w:r>
      <w:r>
        <w:rPr>
          <w:shd w:val="clear" w:color="auto" w:fill="FFFFFF"/>
          <w:lang w:val="en-US"/>
        </w:rPr>
        <w:instrText>2012)"},"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Azizah, 2012)</w:t>
      </w:r>
      <w:r>
        <w:rPr>
          <w:shd w:val="clear" w:color="auto" w:fill="FFFFFF"/>
          <w:lang w:val="en-US"/>
        </w:rPr>
        <w:fldChar w:fldCharType="end"/>
      </w:r>
      <w:r>
        <w:rPr>
          <w:shd w:val="clear" w:color="auto" w:fill="FFFFFF"/>
          <w:lang w:val="en-US"/>
        </w:rPr>
        <w:t xml:space="preserve"> dan perundang-undangan di Indonesia </w:t>
      </w:r>
      <w:r>
        <w:rPr>
          <w:shd w:val="clear" w:color="auto" w:fill="FFFFFF"/>
          <w:lang w:val="en-US"/>
        </w:rPr>
        <w:fldChar w:fldCharType="begin"/>
      </w:r>
      <w:r>
        <w:rPr>
          <w:shd w:val="clear" w:color="auto" w:fill="FFFFFF"/>
          <w:lang w:val="en-US"/>
        </w:rPr>
        <w:instrText>ADDIN CSL_CITATION {"citationItems":[{"id":"ITEM-1","itemData":{"ISSN":"208</w:instrText>
      </w:r>
      <w:r>
        <w:rPr>
          <w:shd w:val="clear" w:color="auto" w:fill="FFFFFF"/>
          <w:lang w:val="en-US"/>
        </w:rPr>
        <w:instrText xml:space="preserve">7-2089","author":[{"dropping-particle":"","family":"Rodliyah","given":"Nunung","non-dropping-particle":"","parse-names":false,"suffix":""}],"container-title":"Keadilan Progresif","id":"ITEM-1","issue":"1","issued":{"date-parts":[["2014"]]},"title":"Akibat </w:instrText>
      </w:r>
      <w:r>
        <w:rPr>
          <w:shd w:val="clear" w:color="auto" w:fill="FFFFFF"/>
          <w:lang w:val="en-US"/>
        </w:rPr>
        <w:instrText>Hukum Perceraian Berdasarkan Undang-Undang Nomor 1 Tahun 1974 Tentang Perkawinan","type":"article-journal","volume":"5"},"uris":["http://www.mendeley.com/documents/?uuid=c7aeded6-47bb-4c5a-bdaa-55970e9f19bc"]}],"mendeley":{"formattedCitation":"(Rodliyah, 2</w:instrText>
      </w:r>
      <w:r>
        <w:rPr>
          <w:shd w:val="clear" w:color="auto" w:fill="FFFFFF"/>
          <w:lang w:val="en-US"/>
        </w:rPr>
        <w:instrText>014)","plainTextFormattedCitation":"(Rodliyah, 2014)","previouslyFormattedCitation":"(Rodliyah, 2014)"},"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Rodliyah, 2014)</w:t>
      </w:r>
      <w:r>
        <w:rPr>
          <w:shd w:val="clear" w:color="auto" w:fill="FFFFFF"/>
          <w:lang w:val="en-US"/>
        </w:rPr>
        <w:fldChar w:fldCharType="end"/>
      </w:r>
      <w:r>
        <w:rPr>
          <w:shd w:val="clear" w:color="auto" w:fill="FFFFFF"/>
          <w:lang w:val="en-US"/>
        </w:rPr>
        <w:t>. Perceraian s</w:t>
      </w:r>
      <w:r>
        <w:rPr>
          <w:shd w:val="clear" w:color="auto" w:fill="FFFFFF"/>
          <w:lang w:val="en-US"/>
        </w:rPr>
        <w:t xml:space="preserve">endiri adalah terputusnya status ikatan suami istri disebabkan alasan tertentu </w:t>
      </w:r>
      <w:r>
        <w:rPr>
          <w:shd w:val="clear" w:color="auto" w:fill="FFFFFF"/>
          <w:lang w:val="en-US"/>
        </w:rPr>
        <w:fldChar w:fldCharType="begin"/>
      </w:r>
      <w:r>
        <w:rPr>
          <w:shd w:val="clear" w:color="auto" w:fill="FFFFFF"/>
          <w:lang w:val="en-US"/>
        </w:rPr>
        <w:instrText>ADDIN CSL_CITATION {"citationItems":[{"id":"ITEM-1","itemData":{"author":[{"dropping-particle":"","family":"Abror","given":"H Khoirul","non-dropping-particle":"","parse-names":f</w:instrText>
      </w:r>
      <w:r>
        <w:rPr>
          <w:shd w:val="clear" w:color="auto" w:fill="FFFFFF"/>
          <w:lang w:val="en-US"/>
        </w:rPr>
        <w:instrText>alse,"suffix":""},{"dropping-particle":"","family":"MH","given":"K H A","non-dropping-particle":"","parse-names":false,"suffix":""}],"id":"ITEM-1","issued":{"date-parts":[["2020"]]},"publisher":"Ladang Kata, Bantul Yogyakarta","title":"Hukum perkawinan dan</w:instrText>
      </w:r>
      <w:r>
        <w:rPr>
          <w:shd w:val="clear" w:color="auto" w:fill="FFFFFF"/>
          <w:lang w:val="en-US"/>
        </w:rPr>
        <w:instrText xml:space="preserve"> Perceraian","type":"article"},"uris":["http://www.mendeley.com/documents/?uuid=7e235c5f-7c49-4dab-b86c-83c33bbdb4db"]}],"mendeley":{"formattedCitation":"(Abror &amp; MH, 2020)","plainTextFormattedCitation":"(Abror &amp; MH, 2020)","previouslyFormattedCitation":"(</w:instrText>
      </w:r>
      <w:r>
        <w:rPr>
          <w:shd w:val="clear" w:color="auto" w:fill="FFFFFF"/>
          <w:lang w:val="en-US"/>
        </w:rPr>
        <w:instrText>Abror &amp; MH, 2020)"},"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Abror &amp; MH, 2020)</w:t>
      </w:r>
      <w:r>
        <w:rPr>
          <w:shd w:val="clear" w:color="auto" w:fill="FFFFFF"/>
          <w:lang w:val="en-US"/>
        </w:rPr>
        <w:fldChar w:fldCharType="end"/>
      </w:r>
      <w:r>
        <w:rPr>
          <w:shd w:val="clear" w:color="auto" w:fill="FFFFFF"/>
          <w:lang w:val="en-US"/>
        </w:rPr>
        <w:t xml:space="preserve">. Perceraian merupakan problem dalam kehidupan keluarga </w:t>
      </w:r>
      <w:r>
        <w:rPr>
          <w:shd w:val="clear" w:color="auto" w:fill="FFFFFF"/>
          <w:lang w:val="en-US"/>
        </w:rPr>
        <w:fldChar w:fldCharType="begin"/>
      </w:r>
      <w:r>
        <w:rPr>
          <w:shd w:val="clear" w:color="auto" w:fill="FFFFFF"/>
          <w:lang w:val="en-US"/>
        </w:rPr>
        <w:instrText>ADDIN CSL_CITATION {"citationItems":[{"i</w:instrText>
      </w:r>
      <w:r>
        <w:rPr>
          <w:shd w:val="clear" w:color="auto" w:fill="FFFFFF"/>
          <w:lang w:val="en-US"/>
        </w:rPr>
        <w:instrText>d":"ITEM-1","itemData":{"author":[{"dropping-particle":"","family":"Dariyo","given":"Agoes","non-dropping-particle":"","parse-names":false,"suffix":""},{"dropping-particle":"","family":"Esa","given":"DFPUI","non-dropping-particle":"","parse-names":false,"s</w:instrText>
      </w:r>
      <w:r>
        <w:rPr>
          <w:shd w:val="clear" w:color="auto" w:fill="FFFFFF"/>
          <w:lang w:val="en-US"/>
        </w:rPr>
        <w:instrText>uffix":""}],"container-title":"Jurnal Psikologi","id":"ITEM-1","issue":"2","issued":{"date-parts":[["2004"]]},"page":"94-100","title":"Memahami psikologi perceraian dalam kehidupan keluarga","type":"article-journal","volume":"2"},"uris":["http://www.mendel</w:instrText>
      </w:r>
      <w:r>
        <w:rPr>
          <w:shd w:val="clear" w:color="auto" w:fill="FFFFFF"/>
          <w:lang w:val="en-US"/>
        </w:rPr>
        <w:instrText>ey.com/documents/?uuid=e7b56c86-37a4-411b-85c1-9e2dc014ea47"]}],"mendeley":{"formattedCitation":"(Dariyo &amp; Esa, 2004)","plainTextFormattedCitation":"(Dariyo &amp; Esa, 2004)","previouslyFormattedCitation":"(Dariyo &amp; Esa, 2004)"},"properties":{"noteIndex":0},"s</w:instrText>
      </w:r>
      <w:r>
        <w:rPr>
          <w:shd w:val="clear" w:color="auto" w:fill="FFFFFF"/>
          <w:lang w:val="en-US"/>
        </w:rPr>
        <w:instrText>chema":"https://github.com/citation-style-language/schema/raw/master/csl-citation.json"}</w:instrText>
      </w:r>
      <w:r>
        <w:rPr>
          <w:shd w:val="clear" w:color="auto" w:fill="FFFFFF"/>
          <w:lang w:val="en-US"/>
        </w:rPr>
        <w:fldChar w:fldCharType="separate"/>
      </w:r>
      <w:r>
        <w:rPr>
          <w:noProof/>
          <w:shd w:val="clear" w:color="auto" w:fill="FFFFFF"/>
          <w:lang w:val="en-US"/>
        </w:rPr>
        <w:t>(Dariyo &amp; Esa, 2004)</w:t>
      </w:r>
      <w:r>
        <w:rPr>
          <w:shd w:val="clear" w:color="auto" w:fill="FFFFFF"/>
          <w:lang w:val="en-US"/>
        </w:rPr>
        <w:fldChar w:fldCharType="end"/>
      </w:r>
      <w:r>
        <w:rPr>
          <w:shd w:val="clear" w:color="auto" w:fill="FFFFFF"/>
          <w:lang w:val="en-US"/>
        </w:rPr>
        <w:t xml:space="preserve"> dan sekaligus perceraian membawa dampak yang luas pula </w:t>
      </w:r>
      <w:r>
        <w:rPr>
          <w:shd w:val="clear" w:color="auto" w:fill="FFFFFF"/>
          <w:lang w:val="en-US"/>
        </w:rPr>
        <w:fldChar w:fldCharType="begin"/>
      </w:r>
      <w:r>
        <w:rPr>
          <w:shd w:val="clear" w:color="auto" w:fill="FFFFFF"/>
          <w:lang w:val="en-US"/>
        </w:rPr>
        <w:instrText>ADDIN CSL_CITATION {"citationItems":[{"id":"ITEM-1","itemData":{"ISSN":"2460-2345","autho</w:instrText>
      </w:r>
      <w:r>
        <w:rPr>
          <w:shd w:val="clear" w:color="auto" w:fill="FFFFFF"/>
          <w:lang w:val="en-US"/>
        </w:rPr>
        <w:instrText>r":[{"dropping-particle":"","family":"Siregar","given":"Ramadhan Syahmedi","non-dropping-particle":"","parse-names":false,"suffix":""}],"container-title":"FITRAH: Jurnal Kajian Ilmu-ilmu Keislaman","id":"ITEM-1","issue":"1","issued":{"date-parts":[["2015"]</w:instrText>
      </w:r>
      <w:r>
        <w:rPr>
          <w:shd w:val="clear" w:color="auto" w:fill="FFFFFF"/>
          <w:lang w:val="en-US"/>
        </w:rPr>
        <w:instrText>]},"page":"161-176","title":"Dampak Perceraian yang tidak sesuai dengan Prosedur Perundang-undangan","type":"article-journal","volume":"1"},"uris":["http://www.mendeley.com/documents/?uuid=fc2645f0-a2db-4a2a-aede-ed1e20823032"]}],"mendeley":{"formattedCita</w:instrText>
      </w:r>
      <w:r>
        <w:rPr>
          <w:shd w:val="clear" w:color="auto" w:fill="FFFFFF"/>
          <w:lang w:val="en-US"/>
        </w:rPr>
        <w:instrText>tion":"(Siregar, 2015)","plainTextFormattedCitation":"(Siregar, 2015)","previouslyFormattedCitation":"(Siregar, 2015)"},"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Siregar, 2015)</w:t>
      </w:r>
      <w:r>
        <w:rPr>
          <w:shd w:val="clear" w:color="auto" w:fill="FFFFFF"/>
          <w:lang w:val="en-US"/>
        </w:rPr>
        <w:fldChar w:fldCharType="end"/>
      </w:r>
      <w:r>
        <w:rPr>
          <w:shd w:val="clear" w:color="auto" w:fill="FFFFFF"/>
          <w:lang w:val="en-US"/>
        </w:rPr>
        <w:t xml:space="preserve">. Islam memperbolehkan perceraian bila hubungan suami istri tidak dapat dipertahankan lagi kecuali cerai sebagai jalan yang terbaik </w:t>
      </w:r>
      <w:r>
        <w:rPr>
          <w:shd w:val="clear" w:color="auto" w:fill="FFFFFF"/>
          <w:lang w:val="en-US"/>
        </w:rPr>
        <w:fldChar w:fldCharType="begin"/>
      </w:r>
      <w:r>
        <w:rPr>
          <w:shd w:val="clear" w:color="auto" w:fill="FFFFFF"/>
          <w:lang w:val="en-US"/>
        </w:rPr>
        <w:instrText>ADDIN CSL_CITATION {"citationItems":[{"id":"ITEM-1","itemData":{"author":[{"dropping-particle":"","family":"Abror","given":</w:instrText>
      </w:r>
      <w:r>
        <w:rPr>
          <w:shd w:val="clear" w:color="auto" w:fill="FFFFFF"/>
          <w:lang w:val="en-US"/>
        </w:rPr>
        <w:instrText xml:space="preserve">"H Khoirul","non-dropping-particle":"","parse-names":false,"suffix":""},{"dropping-particle":"","family":"MH","given":"K H A","non-dropping-particle":"","parse-names":false,"suffix":""}],"id":"ITEM-1","issued":{"date-parts":[["2020"]]},"publisher":"Ladang </w:instrText>
      </w:r>
      <w:r>
        <w:rPr>
          <w:shd w:val="clear" w:color="auto" w:fill="FFFFFF"/>
          <w:lang w:val="en-US"/>
        </w:rPr>
        <w:instrText>Kata, Bantul Yogyakarta","title":"Hukum perkawinan dan Perceraian","type":"article"},"uris":["http://www.mendeley.com/documents/?uuid=7e235c5f-7c49-4dab-b86c-83c33bbdb4db"]},{"id":"ITEM-2","itemData":{"ISSN":"2614-171X","author":[{"dropping-particle":"","f</w:instrText>
      </w:r>
      <w:r>
        <w:rPr>
          <w:shd w:val="clear" w:color="auto" w:fill="FFFFFF"/>
          <w:lang w:val="en-US"/>
        </w:rPr>
        <w:instrText>amily":"Azizah","given":"Linda","non-dropping-particle":"","parse-names":false,"suffix":""}],"container-title":"Al-'Adalah","id":"ITEM-2","issue":"2","issued":{"date-parts":[["2012"]]},"page":"415-422","title":"Analisis Perceraian dalam Kompilasi Hukum Isl</w:instrText>
      </w:r>
      <w:r>
        <w:rPr>
          <w:shd w:val="clear" w:color="auto" w:fill="FFFFFF"/>
          <w:lang w:val="en-US"/>
        </w:rPr>
        <w:instrText>am","type":"article-journal","volume":"10"},"uris":["http://www.mendeley.com/documents/?uuid=da57c397-1dd3-4de5-86cb-17c853306526"]}],"mendeley":{"formattedCitation":"(Abror &amp; MH, 2020; Azizah, 2012)","plainTextFormattedCitation":"(Abror &amp; MH, 2020; Azizah</w:instrText>
      </w:r>
      <w:r>
        <w:rPr>
          <w:shd w:val="clear" w:color="auto" w:fill="FFFFFF"/>
          <w:lang w:val="en-US"/>
        </w:rPr>
        <w:instrText>, 2012)","previouslyFormattedCitation":"(Abror &amp; MH, 2020; Azizah, 2012)"},"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Abror &amp; MH, 2020; Azizah, 2012)</w:t>
      </w:r>
      <w:r>
        <w:rPr>
          <w:shd w:val="clear" w:color="auto" w:fill="FFFFFF"/>
          <w:lang w:val="en-US"/>
        </w:rPr>
        <w:fldChar w:fldCharType="end"/>
      </w:r>
      <w:r>
        <w:rPr>
          <w:shd w:val="clear" w:color="auto" w:fill="FFFFFF"/>
          <w:lang w:val="en-US"/>
        </w:rPr>
        <w:t>. Mengingat Indonesia merup</w:t>
      </w:r>
      <w:r>
        <w:rPr>
          <w:shd w:val="clear" w:color="auto" w:fill="FFFFFF"/>
          <w:lang w:val="en-US"/>
        </w:rPr>
        <w:t xml:space="preserve">akan negara hukum, meskipun mayoritas penduduk beragama Islam, sehingga dibutuhkan asimilasi hukum Islam dan perundang-undangan yang mengatur perceraian di tanah air  </w:t>
      </w:r>
      <w:r>
        <w:rPr>
          <w:shd w:val="clear" w:color="auto" w:fill="FFFFFF"/>
          <w:lang w:val="en-US"/>
        </w:rPr>
        <w:fldChar w:fldCharType="begin"/>
      </w:r>
      <w:r>
        <w:rPr>
          <w:shd w:val="clear" w:color="auto" w:fill="FFFFFF"/>
          <w:lang w:val="en-US"/>
        </w:rPr>
        <w:instrText>ADDIN CSL_CITATION {"citationItems":[{"id":"ITEM-1","itemData":{"ISSN":"2614-171X","autho</w:instrText>
      </w:r>
      <w:r>
        <w:rPr>
          <w:shd w:val="clear" w:color="auto" w:fill="FFFFFF"/>
          <w:lang w:val="en-US"/>
        </w:rPr>
        <w:instrText>r":[{"dropping-particle":"","family":"Azizah","given":"Linda","non-dropping-particle":"","parse-names":false,"suffix":""}],"container-title":"Al-'Adalah","id":"ITEM-1","issue":"2","issued":{"date-parts":[["2012"]]},"page":"415-422","title":"Analisis Percer</w:instrText>
      </w:r>
      <w:r>
        <w:rPr>
          <w:shd w:val="clear" w:color="auto" w:fill="FFFFFF"/>
          <w:lang w:val="en-US"/>
        </w:rPr>
        <w:instrText>aian dalam Kompilasi Hukum Islam","type":"article-journal","volume":"10"},"uris":["http://www.mendeley.com/documents/?uuid=da57c397-1dd3-4de5-86cb-17c853306526"]},{"id":"ITEM-2","itemData":{"ISSN":"2087-2089","author":[{"dropping-particle":"","family":"Rod</w:instrText>
      </w:r>
      <w:r>
        <w:rPr>
          <w:shd w:val="clear" w:color="auto" w:fill="FFFFFF"/>
          <w:lang w:val="en-US"/>
        </w:rPr>
        <w:instrText>liyah","given":"Nunung","non-dropping-particle":"","parse-names":false,"suffix":""}],"container-title":"Keadilan Progresif","id":"ITEM-2","issue":"1","issued":{"date-parts":[["2014"]]},"title":"Akibat Hukum Perceraian Berdasarkan Undang-Undang Nomor 1 Tahu</w:instrText>
      </w:r>
      <w:r>
        <w:rPr>
          <w:shd w:val="clear" w:color="auto" w:fill="FFFFFF"/>
          <w:lang w:val="en-US"/>
        </w:rPr>
        <w:instrText>n 1974 Tentang Perkawinan","type":"article-journal","volume":"5"},"uris":["http://www.mendeley.com/documents/?uuid=c7aeded6-47bb-4c5a-bdaa-55970e9f19bc"]}],"mendeley":{"formattedCitation":"(Azizah, 2012; Rodliyah, 2014)","plainTextFormattedCitation":"(Aziz</w:instrText>
      </w:r>
      <w:r>
        <w:rPr>
          <w:shd w:val="clear" w:color="auto" w:fill="FFFFFF"/>
          <w:lang w:val="en-US"/>
        </w:rPr>
        <w:instrText>ah, 2012; Rodliyah, 2014)","previouslyFormattedCitation":"(Azizah, 2012; Rodliyah, 2014)"},"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Azizah, 2012; Rodliyah, 2014)</w:t>
      </w:r>
      <w:r>
        <w:rPr>
          <w:shd w:val="clear" w:color="auto" w:fill="FFFFFF"/>
          <w:lang w:val="en-US"/>
        </w:rPr>
        <w:fldChar w:fldCharType="end"/>
      </w:r>
      <w:r>
        <w:rPr>
          <w:shd w:val="clear" w:color="auto" w:fill="FFFFFF"/>
          <w:lang w:val="en-US"/>
        </w:rPr>
        <w:t xml:space="preserve">. Perceraian </w:t>
      </w:r>
      <w:r>
        <w:rPr>
          <w:shd w:val="clear" w:color="auto" w:fill="FFFFFF"/>
          <w:lang w:val="en-US"/>
        </w:rPr>
        <w:t xml:space="preserve">tanpa melibatkan aspek hukum perundangan-undangan yang berlaku maka dapat membawa dampak-dampak buruk yang tidak diharapkan </w:t>
      </w:r>
      <w:r>
        <w:rPr>
          <w:shd w:val="clear" w:color="auto" w:fill="FFFFFF"/>
          <w:lang w:val="en-US"/>
        </w:rPr>
        <w:fldChar w:fldCharType="begin"/>
      </w:r>
      <w:r>
        <w:rPr>
          <w:shd w:val="clear" w:color="auto" w:fill="FFFFFF"/>
          <w:lang w:val="en-US"/>
        </w:rPr>
        <w:instrText>ADDIN CSL_CITATION {"citationItems":[{"id":"ITEM-1","itemData":{"ISSN":"2087-2089","author":[{"dropping-particle":"","family":"Rodli</w:instrText>
      </w:r>
      <w:r>
        <w:rPr>
          <w:shd w:val="clear" w:color="auto" w:fill="FFFFFF"/>
          <w:lang w:val="en-US"/>
        </w:rPr>
        <w:instrText xml:space="preserve">yah","given":"Nunung","non-dropping-particle":"","parse-names":false,"suffix":""}],"container-title":"Keadilan Progresif","id":"ITEM-1","issue":"1","issued":{"date-parts":[["2014"]]},"title":"Akibat Hukum Perceraian Berdasarkan Undang-Undang Nomor 1 Tahun </w:instrText>
      </w:r>
      <w:r>
        <w:rPr>
          <w:shd w:val="clear" w:color="auto" w:fill="FFFFFF"/>
          <w:lang w:val="en-US"/>
        </w:rPr>
        <w:instrText>1974 Tentang Perkawinan","type":"article-journal","volume":"5"},"uris":["http://www.mendeley.com/documents/?uuid=c7aeded6-47bb-4c5a-bdaa-55970e9f19bc"]}],"mendeley":{"formattedCitation":"(Rodliyah, 2014)","plainTextFormattedCitation":"(Rodliyah, 2014)","pr</w:instrText>
      </w:r>
      <w:r>
        <w:rPr>
          <w:shd w:val="clear" w:color="auto" w:fill="FFFFFF"/>
          <w:lang w:val="en-US"/>
        </w:rPr>
        <w:instrText>eviouslyFormattedCitation":"(Rodliyah, 2014)"},"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Rodliyah, 2014)</w:t>
      </w:r>
      <w:r>
        <w:rPr>
          <w:shd w:val="clear" w:color="auto" w:fill="FFFFFF"/>
          <w:lang w:val="en-US"/>
        </w:rPr>
        <w:fldChar w:fldCharType="end"/>
      </w:r>
      <w:r>
        <w:rPr>
          <w:shd w:val="clear" w:color="auto" w:fill="FFFFFF"/>
          <w:lang w:val="en-US"/>
        </w:rPr>
        <w:t xml:space="preserve">, hal </w:t>
      </w:r>
      <w:r>
        <w:rPr>
          <w:shd w:val="clear" w:color="auto" w:fill="FFFFFF"/>
        </w:rPr>
        <w:t xml:space="preserve">ini </w:t>
      </w:r>
      <w:r>
        <w:rPr>
          <w:shd w:val="clear" w:color="auto" w:fill="FFFFFF"/>
          <w:lang w:val="en-US"/>
        </w:rPr>
        <w:t>menjadi perhatian berbagai pihak terutama seiring dengan keny</w:t>
      </w:r>
      <w:r>
        <w:rPr>
          <w:shd w:val="clear" w:color="auto" w:fill="FFFFFF"/>
          <w:lang w:val="en-US"/>
        </w:rPr>
        <w:t>ataan meningkatnya angka perceraian akibat pademi Covid-19 di Indonesia</w:t>
      </w:r>
      <w:r>
        <w:rPr>
          <w:lang w:val="en-US"/>
        </w:rPr>
        <w:t xml:space="preserve"> </w:t>
      </w:r>
      <w:r>
        <w:rPr>
          <w:lang w:val="en-US"/>
        </w:rPr>
        <w:fldChar w:fldCharType="begin"/>
      </w:r>
      <w:r>
        <w:rPr>
          <w:lang w:val="en-US"/>
        </w:rPr>
        <w:instrText>ADDIN CSL_CITATION {"citationItems":[{"id":"ITEM-1","itemData":{"author":[{"dropping-particle":"","family":"Subardhini","given":"Meiti","non-dropping-particle":"","parse-names":false,"</w:instrText>
      </w:r>
      <w:r>
        <w:rPr>
          <w:lang w:val="en-US"/>
        </w:rPr>
        <w:instrText>suffix":""}],"container-title":"Politeknik Kesejahteraan Sosial Bandung","id":"ITEM-1","issued":{"date-parts":[["2021"]]},"title":"Perceraian Di Masa Pandemi Covid-19: Masalah dan Solusi","type":"article-journal"},"uris":["http://www.mendeley.com/documents</w:instrText>
      </w:r>
      <w:r>
        <w:rPr>
          <w:lang w:val="en-US"/>
        </w:rPr>
        <w:instrText>/?uuid=85e4fef2-7896-41f0-878f-4c1aaa7ea660"]},{"id":"ITEM-2","itemData":{"ISSN":"2723-195X","author":[{"dropping-particle":"","family":"Hidayati","given":"Lili","non-dropping-particle":"","parse-names":false,"suffix":""}],"container-title":"Khuluqiyya","i</w:instrText>
      </w:r>
      <w:r>
        <w:rPr>
          <w:lang w:val="en-US"/>
        </w:rPr>
        <w:instrText>d":"ITEM-2","issue":"1","issued":{"date-parts":[["2021"]]},"page":"71-87","title":"Fenomena Tingginya Angka Perceraian Di Indonesia Antara Pandemi dan Solusi","type":"article-journal","volume":"3"},"uris":["http://www.mendeley.com/documents/?uuid=8b90ff5c-</w:instrText>
      </w:r>
      <w:r>
        <w:rPr>
          <w:lang w:val="en-US"/>
        </w:rPr>
        <w:instrText>ddac-4bb6-bb82-9997ad8db783"]},{"id":"ITEM-3","itemData":{"ISSN":"2598-6252","author":[{"dropping-particle":"","family":"Fauziah","given":"Atika Suri Nur","non-dropping-particle":"","parse-names":false,"suffix":""},{"dropping-particle":"","family":"Fauzi",</w:instrText>
      </w:r>
      <w:r>
        <w:rPr>
          <w:lang w:val="en-US"/>
        </w:rPr>
        <w:instrText>"given":"Aziizah Nur","non-dropping-particle":"","parse-names":false,"suffix":""},{"dropping-particle":"","family":"Ainayah","given":"Umma","non-dropping-particle":"","parse-names":false,"suffix":""}],"container-title":"Mizan: Journal of Islamic Law","id":</w:instrText>
      </w:r>
      <w:r>
        <w:rPr>
          <w:lang w:val="en-US"/>
        </w:rPr>
        <w:instrText>"ITEM-3","issue":"2","issued":{"date-parts":[["2020"]]},"page":"181-192","title":"Analisis Maraknya Perceraian Pada Masa Covid 19","type":"article-journal","volume":"4"},"uris":["http://www.mendeley.com/documents/?uuid=870e4845-d2d0-481a-8176-ad6700d12166"</w:instrText>
      </w:r>
      <w:r>
        <w:rPr>
          <w:lang w:val="en-US"/>
        </w:rPr>
        <w:instrText>]},{"id":"ITEM-4","itemData":{"ISSN":"2656-1786","author":[{"dropping-particle":"","family":"Radhitya","given":"Theresia Vania","non-dropping-particle":"","parse-names":false,"suffix":""},{"dropping-particle":"","family":"Nurwati","given":"Nunung","non-dro</w:instrText>
      </w:r>
      <w:r>
        <w:rPr>
          <w:lang w:val="en-US"/>
        </w:rPr>
        <w:instrText>pping-particle":"","parse-names":false,"suffix":""},{"dropping-particle":"","family":"Irfan","given":"Maulana","non-dropping-particle":"","parse-names":false,"suffix":""}],"container-title":"Jurnal Kolaborasi Resolusi Konflik","id":"ITEM-4","issue":"2","is</w:instrText>
      </w:r>
      <w:r>
        <w:rPr>
          <w:lang w:val="en-US"/>
        </w:rPr>
        <w:instrText>sued":{"date-parts":[["2020"]]},"page":"111-119","title":"Dampak Pandemi COVID-19 Terhadap Kekerasan dalam Rumah Tangga","type":"article-journal","volume":"2"},"uris":["http://www.mendeley.com/documents/?uuid=00842f16-df09-450d-9b3c-b8b948a9a916"]}],"mende</w:instrText>
      </w:r>
      <w:r>
        <w:rPr>
          <w:lang w:val="en-US"/>
        </w:rPr>
        <w:instrText>ley":{"formattedCitation":"(Fauziah et al., 2020; Hidayati, 2021; Radhitya et al., 2020; Subardhini, 2021)","plainTextFormattedCitation":"(Fauziah et al., 2020; Hidayati, 2021; Radhitya et al., 2020; Subardhini, 2021)","previouslyFormattedCitation":"(Fauzi</w:instrText>
      </w:r>
      <w:r>
        <w:rPr>
          <w:lang w:val="en-US"/>
        </w:rPr>
        <w:instrText>ah et al., 2020; Hidayati, 2021; Radhitya et al., 2020; Subardhini, 2021)"},"properties":{"noteIndex":0},"schema":"https://github.com/citation-style-language/schema/raw/master/csl-citation.json"}</w:instrText>
      </w:r>
      <w:r>
        <w:rPr>
          <w:lang w:val="en-US"/>
        </w:rPr>
        <w:fldChar w:fldCharType="separate"/>
      </w:r>
      <w:r>
        <w:rPr>
          <w:noProof/>
          <w:lang w:val="en-US"/>
        </w:rPr>
        <w:t>(Fauziah et al., 2020; Hidayati, 2021; Radhitya et al., 2020;</w:t>
      </w:r>
      <w:r>
        <w:rPr>
          <w:noProof/>
          <w:lang w:val="en-US"/>
        </w:rPr>
        <w:t xml:space="preserve"> Subardhini, 2021)</w:t>
      </w:r>
      <w:r>
        <w:rPr>
          <w:lang w:val="en-US"/>
        </w:rPr>
        <w:fldChar w:fldCharType="end"/>
      </w:r>
      <w:r>
        <w:rPr>
          <w:shd w:val="clear" w:color="auto" w:fill="FFFFFF"/>
          <w:lang w:val="en-US"/>
        </w:rPr>
        <w:t>.</w:t>
      </w:r>
    </w:p>
    <w:p w14:paraId="60A85174" w14:textId="77777777" w:rsidR="00EA1C6A" w:rsidRDefault="00EB6EAB">
      <w:pPr>
        <w:widowControl w:val="0"/>
        <w:autoSpaceDE w:val="0"/>
        <w:autoSpaceDN w:val="0"/>
        <w:adjustRightInd w:val="0"/>
        <w:spacing w:after="0" w:line="240" w:lineRule="auto"/>
        <w:ind w:firstLine="567"/>
        <w:jc w:val="both"/>
        <w:rPr>
          <w:shd w:val="clear" w:color="auto" w:fill="FFFFFF"/>
          <w:lang w:val="en-US"/>
        </w:rPr>
      </w:pPr>
      <w:r>
        <w:rPr>
          <w:shd w:val="clear" w:color="auto" w:fill="FFFFFF"/>
          <w:lang w:val="en-US"/>
        </w:rPr>
        <w:t xml:space="preserve">Berdasarkan paparan di atas, peneliti berusaha menyusun formula penelitian, yaitu rumusan masalah, pertanyaan utama penelitian, dan tujuan penelitian </w:t>
      </w:r>
      <w:r>
        <w:rPr>
          <w:shd w:val="clear" w:color="auto" w:fill="FFFFFF"/>
          <w:lang w:val="en-US"/>
        </w:rPr>
        <w:fldChar w:fldCharType="begin"/>
      </w:r>
      <w:r>
        <w:rPr>
          <w:shd w:val="clear" w:color="auto" w:fill="FFFFFF"/>
          <w:lang w:val="en-US"/>
        </w:rPr>
        <w:instrText>ADDIN CSL_CITATION {"citationItems":[{"id":"ITEM-1","itemData":{"author":[{"droppin</w:instrText>
      </w:r>
      <w:r>
        <w:rPr>
          <w:shd w:val="clear" w:color="auto" w:fill="FFFFFF"/>
          <w:lang w:val="en-US"/>
        </w:rPr>
        <w:instrText>g-particle":"","family":"Darmalaksana","given":"Wahyudin","non-dropping-particle":"","parse-names":false,"suffix":""}],"container-title":"Jurnal Kelas Menulis UIN Sunan Gunung Djati Bandung","id":"ITEM-1","issued":{"date-parts":[["2020"]]},"title":"Formula</w:instrText>
      </w:r>
      <w:r>
        <w:rPr>
          <w:shd w:val="clear" w:color="auto" w:fill="FFFFFF"/>
          <w:lang w:val="en-US"/>
        </w:rPr>
        <w:instrText xml:space="preserve"> Penelitian Pengalaman Kelas Menulis","type":"article-journal"},"uris":["http://www.mendeley.com/documents/?uuid=ea64fb4e-5d38-4c6b-93e9-28b18ccb9ef7"]}],"mendeley":{"formattedCitation":"(Darmalaksana, 2020a)","plainTextFormattedCitation":"(Darmalaksana, 2</w:instrText>
      </w:r>
      <w:r>
        <w:rPr>
          <w:shd w:val="clear" w:color="auto" w:fill="FFFFFF"/>
          <w:lang w:val="en-US"/>
        </w:rPr>
        <w:instrText>020a)","previouslyFormattedCitation":"(Darmalaksana, 2020a)"},"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Darmalaksana, 2020a)</w:t>
      </w:r>
      <w:r>
        <w:rPr>
          <w:shd w:val="clear" w:color="auto" w:fill="FFFFFF"/>
          <w:lang w:val="en-US"/>
        </w:rPr>
        <w:fldChar w:fldCharType="end"/>
      </w:r>
      <w:r>
        <w:rPr>
          <w:shd w:val="clear" w:color="auto" w:fill="FFFFFF"/>
          <w:lang w:val="en-US"/>
        </w:rPr>
        <w:t>. Rumusan masalah penelitian ini adalah terdapat so</w:t>
      </w:r>
      <w:r>
        <w:rPr>
          <w:shd w:val="clear" w:color="auto" w:fill="FFFFFF"/>
          <w:lang w:val="en-US"/>
        </w:rPr>
        <w:t>lusi pencegahan perceraian yang terus meningkat akibat dampak pandemi Covid-19 melalui perspektif hukum Islam dan perundang-undangan di Indonesia. Pertanyaan utama penelitian ini ialah bagaimana solusi dalam mengatasi persoalan tersebut. Penelitian ini ber</w:t>
      </w:r>
      <w:r>
        <w:rPr>
          <w:shd w:val="clear" w:color="auto" w:fill="FFFFFF"/>
          <w:lang w:val="en-US"/>
        </w:rPr>
        <w:t>tujuan</w:t>
      </w:r>
      <w:r>
        <w:rPr>
          <w:shd w:val="clear" w:color="auto" w:fill="FFFFFF"/>
        </w:rPr>
        <w:t xml:space="preserve"> untuk</w:t>
      </w:r>
      <w:r>
        <w:rPr>
          <w:shd w:val="clear" w:color="auto" w:fill="FFFFFF"/>
          <w:lang w:val="en-US"/>
        </w:rPr>
        <w:t xml:space="preserve"> membahas solusi pencegahan perceraian yang terus meningkat akibat dampak pandemi Covid-19 sebagaimana dikemukakan dalam rumusan masalah. Penelitian ini diharapkan memiliki manfaat bagi akademisi bidang hukum Islam dalam menyikapi kasus percera</w:t>
      </w:r>
      <w:r>
        <w:rPr>
          <w:shd w:val="clear" w:color="auto" w:fill="FFFFFF"/>
          <w:lang w:val="en-US"/>
        </w:rPr>
        <w:t>ian di masa pandemi Covid-19.</w:t>
      </w:r>
    </w:p>
    <w:p w14:paraId="3449B3C5" w14:textId="77777777" w:rsidR="00EA1C6A" w:rsidRDefault="00EA1C6A">
      <w:pPr>
        <w:widowControl w:val="0"/>
        <w:autoSpaceDE w:val="0"/>
        <w:autoSpaceDN w:val="0"/>
        <w:adjustRightInd w:val="0"/>
        <w:spacing w:after="0" w:line="240" w:lineRule="auto"/>
        <w:ind w:firstLine="567"/>
        <w:jc w:val="both"/>
        <w:rPr>
          <w:shd w:val="clear" w:color="auto" w:fill="FFFFFF"/>
          <w:lang w:val="en-US"/>
        </w:rPr>
      </w:pPr>
    </w:p>
    <w:p w14:paraId="0A82643C" w14:textId="77777777" w:rsidR="00EA1C6A" w:rsidRDefault="00EB6EAB">
      <w:pPr>
        <w:widowControl w:val="0"/>
        <w:autoSpaceDE w:val="0"/>
        <w:autoSpaceDN w:val="0"/>
        <w:adjustRightInd w:val="0"/>
        <w:spacing w:after="0" w:line="240" w:lineRule="auto"/>
        <w:jc w:val="both"/>
        <w:rPr>
          <w:b/>
          <w:bCs/>
          <w:shd w:val="clear" w:color="auto" w:fill="FFFFFF"/>
          <w:lang w:val="en-US"/>
        </w:rPr>
      </w:pPr>
      <w:r>
        <w:rPr>
          <w:b/>
          <w:bCs/>
          <w:shd w:val="clear" w:color="auto" w:fill="FFFFFF"/>
          <w:lang w:val="en-US"/>
        </w:rPr>
        <w:t>Metode Penelitian</w:t>
      </w:r>
    </w:p>
    <w:p w14:paraId="474C1934" w14:textId="77777777" w:rsidR="00EA1C6A" w:rsidRDefault="00EB6EAB">
      <w:pPr>
        <w:widowControl w:val="0"/>
        <w:autoSpaceDE w:val="0"/>
        <w:autoSpaceDN w:val="0"/>
        <w:adjustRightInd w:val="0"/>
        <w:spacing w:after="0" w:line="240" w:lineRule="auto"/>
        <w:ind w:firstLine="567"/>
        <w:jc w:val="both"/>
        <w:rPr>
          <w:lang w:val="en-US"/>
        </w:rPr>
      </w:pPr>
      <w:r>
        <w:rPr>
          <w:shd w:val="clear" w:color="auto" w:fill="FFFFFF"/>
          <w:lang w:val="en-US"/>
        </w:rPr>
        <w:t xml:space="preserve"> </w:t>
      </w:r>
      <w:r>
        <w:t xml:space="preserve">Penelitian ini merupakan jenis kualitatif </w:t>
      </w:r>
      <w:r>
        <w:rPr>
          <w:lang w:val="en-US"/>
        </w:rPr>
        <w:t xml:space="preserve">melalui </w:t>
      </w:r>
      <w:r>
        <w:t>studi pustaka</w:t>
      </w:r>
      <w:r>
        <w:rPr>
          <w:lang w:val="en-US"/>
        </w:rPr>
        <w:t xml:space="preserve"> </w:t>
      </w:r>
      <w:r>
        <w:rPr>
          <w:lang w:val="en-US"/>
        </w:rPr>
        <w:fldChar w:fldCharType="begin"/>
      </w:r>
      <w:r>
        <w:rPr>
          <w:lang w:val="en-US"/>
        </w:rPr>
        <w:instrText xml:space="preserve">ADDIN CSL_CITATION </w:instrText>
      </w:r>
      <w:r>
        <w:rPr>
          <w:lang w:val="en-US"/>
        </w:rPr>
        <w:instrText>{"citationItems":[{"id":"ITEM-1","itemData":{"author":[{"dropping-particle":"","family":"Darmalaksana","given":"Wahyudin","non-dropping-particle":"","parse-names":false,"suffix":""}],"container-title":"Pre-print Digital Library UIN Sunan Gunung Djati Bandu</w:instrText>
      </w:r>
      <w:r>
        <w:rPr>
          <w:lang w:val="en-US"/>
        </w:rPr>
        <w:instrText>ng","id":"ITEM-1","issued":{"date-parts":[["2020"]]},"publisher":"Pusat Perpustakaan UIN Sunan Gunung Djati Bandung","title":"Metode Penelitian Kualitatif Studi Pustaka dan Studi Lapangan","type":"article-journal"},"uris":["http://www.mendeley.com/document</w:instrText>
      </w:r>
      <w:r>
        <w:rPr>
          <w:lang w:val="en-US"/>
        </w:rPr>
        <w:instrText>s/?uuid=ae7ed5bb-022f-4adb-a243-a1593dba4c9f"]}],"mendeley":{"formattedCitation":"(Darmalaksana, 2020b)","manualFormatting":"(Darmalaksana, 2020)","plainTextFormattedCitation":"(Darmalaksana, 2020b)","previouslyFormattedCitation":"(Darmalaksana, 2020b)"},"</w:instrText>
      </w:r>
      <w:r>
        <w:rPr>
          <w:lang w:val="en-US"/>
        </w:rPr>
        <w:instrText>properties":{"noteIndex":0},"schema":"https://github.com/citation-style-language/schema/raw/master/csl-citation.json"}</w:instrText>
      </w:r>
      <w:r>
        <w:rPr>
          <w:lang w:val="en-US"/>
        </w:rPr>
        <w:fldChar w:fldCharType="separate"/>
      </w:r>
      <w:r>
        <w:rPr>
          <w:noProof/>
          <w:lang w:val="en-US"/>
        </w:rPr>
        <w:t>(Darmalaksana, 2020)</w:t>
      </w:r>
      <w:r>
        <w:rPr>
          <w:lang w:val="en-US"/>
        </w:rPr>
        <w:fldChar w:fldCharType="end"/>
      </w:r>
      <w:r>
        <w:rPr>
          <w:lang w:val="en-US"/>
        </w:rPr>
        <w:t xml:space="preserve"> dengan menerapkan pendekatan hukum Islam dan </w:t>
      </w:r>
      <w:r>
        <w:rPr>
          <w:lang w:val="en-US"/>
        </w:rPr>
        <w:lastRenderedPageBreak/>
        <w:t>perundang-undangan yang berlaku di Indonesia</w:t>
      </w:r>
      <w:r>
        <w:t>. Penelitian dilaksanakan</w:t>
      </w:r>
      <w:r>
        <w:t xml:space="preserve"> dengan menghimpun sumber-sumber kepustakaan, baik sumber primer maupun sekunder</w:t>
      </w:r>
      <w:r>
        <w:rPr>
          <w:lang w:val="en-US"/>
        </w:rPr>
        <w:t>.</w:t>
      </w:r>
      <w:r>
        <w:t xml:space="preserve"> </w:t>
      </w:r>
      <w:r>
        <w:rPr>
          <w:lang w:val="en-US"/>
        </w:rPr>
        <w:t xml:space="preserve">Setelah terhimpun, sumber kepustakaan </w:t>
      </w:r>
      <w:r>
        <w:t xml:space="preserve">dikategorikan sesuai </w:t>
      </w:r>
      <w:r>
        <w:rPr>
          <w:lang w:val="en-US"/>
        </w:rPr>
        <w:t xml:space="preserve">sub-sub </w:t>
      </w:r>
      <w:r>
        <w:t>pertanyaan</w:t>
      </w:r>
      <w:r>
        <w:rPr>
          <w:lang w:val="en-US"/>
        </w:rPr>
        <w:t xml:space="preserve">, yaitu bagaimana fenomena perceraian pada masa Covid-19, bagaimana perceraian dalam hukum Islam </w:t>
      </w:r>
      <w:r>
        <w:rPr>
          <w:lang w:val="en-US"/>
        </w:rPr>
        <w:t>dan perundang-undangan di Indonesia, dan bagaimana solusi pencegahan perceraian yang terus meningkat akibat dampak Covid-19. Jawaban atas pertanyaan-pertanyaan tersebut yang ditunjang dengan data kepustakaan dipahami sebagai hasil atau temuan penelitian. S</w:t>
      </w:r>
      <w:r>
        <w:rPr>
          <w:lang w:val="en-US"/>
        </w:rPr>
        <w:t>elanjutnya, analisis dilakukan terhadap temuan-temuan penelitian tersebut sebagai interpretasi dalam upaya menghasilkan pengetahuan. Bagian pertama digunakan analisis fenomenologis, bagian kedua diterapkan analisis hukum Islam dan perundang-undangan, dan b</w:t>
      </w:r>
      <w:r>
        <w:rPr>
          <w:lang w:val="en-US"/>
        </w:rPr>
        <w:t xml:space="preserve">agian ketiga dilakukan analisis </w:t>
      </w:r>
      <w:r>
        <w:t>isi (</w:t>
      </w:r>
      <w:r>
        <w:rPr>
          <w:i/>
          <w:iCs/>
        </w:rPr>
        <w:t>conten analysis</w:t>
      </w:r>
      <w:r>
        <w:t>).</w:t>
      </w:r>
      <w:r>
        <w:rPr>
          <w:lang w:val="en-US"/>
        </w:rPr>
        <w:t xml:space="preserve"> Analisis ini dilakukan dalam rangka untuk menarik sebuah kesimpulan.</w:t>
      </w:r>
    </w:p>
    <w:p w14:paraId="4D6FBDB3" w14:textId="77777777" w:rsidR="00EA1C6A" w:rsidRDefault="00EA1C6A">
      <w:pPr>
        <w:widowControl w:val="0"/>
        <w:autoSpaceDE w:val="0"/>
        <w:autoSpaceDN w:val="0"/>
        <w:adjustRightInd w:val="0"/>
        <w:spacing w:after="0" w:line="240" w:lineRule="auto"/>
        <w:ind w:firstLine="567"/>
        <w:jc w:val="both"/>
        <w:rPr>
          <w:lang w:val="en-US"/>
        </w:rPr>
      </w:pPr>
    </w:p>
    <w:p w14:paraId="52CD65C0" w14:textId="77777777" w:rsidR="00EA1C6A" w:rsidRDefault="00EB6EAB">
      <w:pPr>
        <w:widowControl w:val="0"/>
        <w:autoSpaceDE w:val="0"/>
        <w:autoSpaceDN w:val="0"/>
        <w:adjustRightInd w:val="0"/>
        <w:spacing w:after="0" w:line="240" w:lineRule="auto"/>
        <w:jc w:val="both"/>
        <w:rPr>
          <w:b/>
          <w:bCs/>
          <w:lang w:val="en-US"/>
        </w:rPr>
      </w:pPr>
      <w:r>
        <w:rPr>
          <w:b/>
          <w:bCs/>
          <w:lang w:val="en-US"/>
        </w:rPr>
        <w:t>Hasil dan Pembahasan</w:t>
      </w:r>
    </w:p>
    <w:p w14:paraId="2CC55BE8" w14:textId="77777777" w:rsidR="00EA1C6A" w:rsidRDefault="00EB6EAB">
      <w:pPr>
        <w:pStyle w:val="ListParagraph"/>
        <w:widowControl w:val="0"/>
        <w:numPr>
          <w:ilvl w:val="0"/>
          <w:numId w:val="1"/>
        </w:numPr>
        <w:autoSpaceDE w:val="0"/>
        <w:autoSpaceDN w:val="0"/>
        <w:adjustRightInd w:val="0"/>
        <w:spacing w:after="0" w:line="240" w:lineRule="auto"/>
        <w:ind w:left="284" w:hanging="284"/>
        <w:jc w:val="both"/>
        <w:rPr>
          <w:b/>
          <w:bCs/>
          <w:lang w:val="en-US"/>
        </w:rPr>
      </w:pPr>
      <w:r>
        <w:rPr>
          <w:b/>
          <w:bCs/>
          <w:lang w:val="en-US"/>
        </w:rPr>
        <w:t>Fenomena Perceraian Masa Pandemi Covid-19</w:t>
      </w:r>
    </w:p>
    <w:p w14:paraId="2A638F00" w14:textId="77777777" w:rsidR="00EA1C6A" w:rsidRDefault="00EB6EAB">
      <w:pPr>
        <w:widowControl w:val="0"/>
        <w:autoSpaceDE w:val="0"/>
        <w:autoSpaceDN w:val="0"/>
        <w:adjustRightInd w:val="0"/>
        <w:spacing w:after="0" w:line="240" w:lineRule="auto"/>
        <w:ind w:firstLine="567"/>
        <w:jc w:val="both"/>
      </w:pPr>
      <w:r>
        <w:t>Akhir tahun 2019 dunia dihebohkan dengan munculnya wabah penyakit ya</w:t>
      </w:r>
      <w:r>
        <w:t>ng men</w:t>
      </w:r>
      <w:r>
        <w:rPr>
          <w:lang w:val="en-US"/>
        </w:rPr>
        <w:t>yebar</w:t>
      </w:r>
      <w:r>
        <w:t xml:space="preserve"> ke berbagai belahan dunia. Wabah penyakit ini bernama Covid-19 atau sering disebut dengan Corona Virus. Virus ini diduga berasal dari negara Tiongkok tepatnya disebuah daerah bernama Wuhan </w:t>
      </w:r>
      <w:r>
        <w:fldChar w:fldCharType="begin"/>
      </w:r>
      <w:r>
        <w:instrText>ADDIN CSL_CITATION {"citationItems":[{"id":"ITEM-1","it</w:instrText>
      </w:r>
      <w:r>
        <w:instrText>emData":{"author":[{"dropping-particle":"","family":"Khaeruman","given":"Badri","non-dropping-particle":"","parse-names":false,"suffix":""},{"dropping-particle":"","family":"Nur","given":"Saifudin","non-dropping-particle":"","parse-names":false,"suffix":""</w:instrText>
      </w:r>
      <w:r>
        <w:instrText>},{"dropping-particle":"","family":"Mujiyo","given":"Mujiyo","non-dropping-particle":"","parse-names":false,"suffix":""},{"dropping-particle":"","family":"Rodliyana","given":"Dede","non-dropping-particle":"","parse-names":false,"suffix":""}],"container-tit</w:instrText>
      </w:r>
      <w:r>
        <w:instrText>le":"UIN Sunan Gunung Djati Bandung","id":"ITEM-1","issued":{"date-parts":[["2020"]]},"title":"Pandemi Covid-19 dan kondisi darurat: Kajian hadis tematik","type":"article-journal"},"uris":["http://www.mendeley.com/documents/?uuid=25f19112-6e1d-4150-a6d1-02</w:instrText>
      </w:r>
      <w:r>
        <w:instrText>a04f21d500"]}],"mendeley":{"formattedCitation":"(Khaeruman et al., 2020)","plainTextFormattedCitation":"(Khaeruman et al., 2020)","previouslyFormattedCitation":"(Khaeruman et al., 2020)"},"properties":{"noteIndex":0},"schema":"https://github.com/citation-s</w:instrText>
      </w:r>
      <w:r>
        <w:instrText>tyle-language/schema/raw/master/csl-citation.json"}</w:instrText>
      </w:r>
      <w:r>
        <w:fldChar w:fldCharType="separate"/>
      </w:r>
      <w:r>
        <w:rPr>
          <w:noProof/>
        </w:rPr>
        <w:t>(Khaeruman et al., 2020)</w:t>
      </w:r>
      <w:r>
        <w:fldChar w:fldCharType="end"/>
      </w:r>
      <w:r>
        <w:t>. Persebaran virus ini begitu cepat karena sangat mudah menyebar dan menular kepada orang lain dengan cara kontak secara langsung maupun tidak langsung dengan penderita, oleh kar</w:t>
      </w:r>
      <w:r>
        <w:t>ena itu</w:t>
      </w:r>
      <w:r>
        <w:rPr>
          <w:lang w:val="en-US"/>
        </w:rPr>
        <w:t>,</w:t>
      </w:r>
      <w:r>
        <w:t xml:space="preserve"> organisasi kesehatan dunia (WHO) mengkategorikan keadaan ini sebagai pandemi global </w:t>
      </w:r>
      <w:r>
        <w:fldChar w:fldCharType="begin"/>
      </w:r>
      <w:r>
        <w:instrText>ADDIN CSL_CITATION {"citationItems":[{"id":"ITEM-1","itemData":{"ISSN":"2723-195X","author":[{"dropping-particle":"","family":"Hidayati","given":"Lili","non-droppi</w:instrText>
      </w:r>
      <w:r>
        <w:instrText>ng-particle":"","parse-names":false,"suffix":""}],"container-title":"Khuluqiyya","id":"ITEM-1","issue":"1","issued":{"date-parts":[["2021"]]},"page":"71-87","title":"Fenomena Tingginya Angka Perceraian Di Indonesia Antara Pandemi dan Solusi","type":"articl</w:instrText>
      </w:r>
      <w:r>
        <w:instrText xml:space="preserve">e-journal","volume":"3"},"uris":["http://www.mendeley.com/documents/?uuid=8b90ff5c-ddac-4bb6-bb82-9997ad8db783"]}],"mendeley":{"formattedCitation":"(Hidayati, 2021)","plainTextFormattedCitation":"(Hidayati, 2021)","previouslyFormattedCitation":"(Hidayati, </w:instrText>
      </w:r>
      <w:r>
        <w:instrText>2021)"},"properties":{"noteIndex":0},"schema":"https://github.com/citation-style-language/schema/raw/master/csl-citation.json"}</w:instrText>
      </w:r>
      <w:r>
        <w:fldChar w:fldCharType="separate"/>
      </w:r>
      <w:r>
        <w:rPr>
          <w:noProof/>
        </w:rPr>
        <w:t>(Hidayati, 2021)</w:t>
      </w:r>
      <w:r>
        <w:fldChar w:fldCharType="end"/>
      </w:r>
      <w:r>
        <w:t xml:space="preserve">. </w:t>
      </w:r>
    </w:p>
    <w:p w14:paraId="4871C3EC" w14:textId="77777777" w:rsidR="00EA1C6A" w:rsidRDefault="00EB6EAB">
      <w:pPr>
        <w:widowControl w:val="0"/>
        <w:autoSpaceDE w:val="0"/>
        <w:autoSpaceDN w:val="0"/>
        <w:adjustRightInd w:val="0"/>
        <w:spacing w:after="0" w:line="240" w:lineRule="auto"/>
        <w:ind w:firstLine="567"/>
        <w:jc w:val="both"/>
      </w:pPr>
      <w:r>
        <w:t>Salah satu cara untuk menekan pernyebaran virus ini adalah dengan mengurangi secara ekstrim kegiatan intera</w:t>
      </w:r>
      <w:r>
        <w:t>ksi dengan orang lain serta menghindari tempat keramaian, oleh karena itu pemerintah di berbagai nega</w:t>
      </w:r>
      <w:r>
        <w:rPr>
          <w:lang w:val="en-US"/>
        </w:rPr>
        <w:t xml:space="preserve">ra </w:t>
      </w:r>
      <w:r>
        <w:t xml:space="preserve">memberlakukan kebijakan </w:t>
      </w:r>
      <w:r>
        <w:rPr>
          <w:i/>
          <w:iCs/>
        </w:rPr>
        <w:t xml:space="preserve">lockdown. Lockdown </w:t>
      </w:r>
      <w:r>
        <w:t xml:space="preserve">adalah pembatasan </w:t>
      </w:r>
      <w:r>
        <w:rPr>
          <w:i/>
          <w:iCs/>
        </w:rPr>
        <w:t xml:space="preserve"> </w:t>
      </w:r>
      <w:r>
        <w:t xml:space="preserve">kegiatan keluar rumah atau </w:t>
      </w:r>
      <w:r>
        <w:t>di Indonesia dikenal dengan pembatasan sosial berskala besar (PSBB), yaitu semua kegiatan yang dilakukan di luar rumah yang dapat menyebabkan terjadinya kerumunan, keramaian atau perkumpulan dihentikan sementara seperti sektor wisata, pendidikan, transport</w:t>
      </w:r>
      <w:r>
        <w:t xml:space="preserve">asi umum dan sektor usaha seperti pabrik-pabrik sehingga pada akhirnya semua kegiatan dilakukan di rumah, masyarakat hanya diperbolehkan keluar rumah jika keadaan sangat mendesak </w:t>
      </w:r>
      <w:r>
        <w:fldChar w:fldCharType="begin"/>
      </w:r>
      <w:r>
        <w:instrText>ADDIN CSL_CITATION {"citationItems":[{"id":"ITEM-1","itemData":{"ISSN":"2621-</w:instrText>
      </w:r>
      <w:r>
        <w:instrText>4377","author":[{"dropping-particle":"","family":"Abdi","given":"Muhammad Nur","non-dropping-particle":"","parse-names":false,"suffix":""}],"container-title":"AkMen Jurnal Ilmiah","id":"ITEM-1","issue":"1","issued":{"date-parts":[["2020"]]},"page":"90-98",</w:instrText>
      </w:r>
      <w:r>
        <w:instrText>"title":"Krisis Ekonomi Global dari Dampak Penyebaran Virus Corona (Covid-19)","type":"article-journal","volume":"17"},"uris":["http://www.mendeley.com/documents/?uuid=343616ec-221b-4dce-bb22-451cb41b38f3"]}],"mendeley":{"formattedCitation":"(Abdi, 2020)",</w:instrText>
      </w:r>
      <w:r>
        <w:instrText>"plainTextFormattedCitation":"(Abdi, 2020)","previouslyFormattedCitation":"(Abdi, 2020)"},"properties":{"noteIndex":0},"schema":"https://github.com/citation-style-language/schema/raw/master/csl-citation.json"}</w:instrText>
      </w:r>
      <w:r>
        <w:fldChar w:fldCharType="separate"/>
      </w:r>
      <w:r>
        <w:rPr>
          <w:noProof/>
        </w:rPr>
        <w:t>(Abdi, 2020)</w:t>
      </w:r>
      <w:r>
        <w:fldChar w:fldCharType="end"/>
      </w:r>
      <w:r>
        <w:t>.</w:t>
      </w:r>
    </w:p>
    <w:p w14:paraId="4F76152B" w14:textId="77777777" w:rsidR="00EA1C6A" w:rsidRDefault="00EB6EAB">
      <w:pPr>
        <w:widowControl w:val="0"/>
        <w:autoSpaceDE w:val="0"/>
        <w:autoSpaceDN w:val="0"/>
        <w:adjustRightInd w:val="0"/>
        <w:spacing w:after="0" w:line="240" w:lineRule="auto"/>
        <w:ind w:firstLine="567"/>
        <w:jc w:val="both"/>
      </w:pPr>
      <w:r>
        <w:rPr>
          <w:shd w:val="clear" w:color="auto" w:fill="FFFFFF"/>
        </w:rPr>
        <w:t xml:space="preserve">Penerapan PSBB sebagai aturan </w:t>
      </w:r>
      <w:r>
        <w:rPr>
          <w:shd w:val="clear" w:color="auto" w:fill="FFFFFF"/>
        </w:rPr>
        <w:t>protokol kesehatan Covid-19 di Indonesia telah menurunkan aktifitas ekonomi</w:t>
      </w:r>
      <w:r>
        <w:rPr>
          <w:noProof/>
        </w:rPr>
        <w:t xml:space="preserve"> </w:t>
      </w:r>
      <w:r>
        <w:rPr>
          <w:noProof/>
          <w:lang w:val="en-US"/>
        </w:rPr>
        <w:fldChar w:fldCharType="begin"/>
      </w:r>
      <w:r>
        <w:rPr>
          <w:noProof/>
        </w:rPr>
        <w:instrText>ADDIN CSL_CITATION {"citationItems":[{"id":"ITEM-1","itemData":{"ISSN":"2621-4377","author":[{"dropping-particle":"","family":"Abdi","given":"Muhammad Nur","non-dropping-particle":</w:instrText>
      </w:r>
      <w:r>
        <w:rPr>
          <w:noProof/>
        </w:rPr>
        <w:instrText>"","parse-names":false,"suffix":""}],"container-title":"AkMen Jurnal Ilmiah","id":"ITEM-1","issue":"1","issued":{"date-parts":[["2020"]]},"page":"90-98","title":"Krisis Ekonomi Global dari Dampak Penyebaran Virus Corona (Covid-19)","type":"article-journal"</w:instrText>
      </w:r>
      <w:r>
        <w:rPr>
          <w:noProof/>
        </w:rPr>
        <w:instrText>,"volume":"17"},"uris":["http://www.mendeley.com/documents/?uuid=343616ec-221b-4dce-bb22-451cb41b38f3"]},{"id":"ITEM-2","itemData":{"ISSN":"2597-8829","author":[{"dropping-particle":"","family":"Yamali","given":"Fakhrul Rozi","non-dropping-particle":"","pa</w:instrText>
      </w:r>
      <w:r>
        <w:rPr>
          <w:noProof/>
        </w:rPr>
        <w:instrText>rse-names":false,"suffix":""},{"dropping-particle":"","family":"Putri","given":"Ririn Noviyanti","non-dropping-particle":"","parse-names":false,"suffix":""}],"container-title":"Ekonomis: Journal of Economics and Business","id":"ITEM-2","issue":"2","issued"</w:instrText>
      </w:r>
      <w:r>
        <w:rPr>
          <w:noProof/>
        </w:rPr>
        <w:instrText>:{"date-parts":[["2020"]]},"page":"384-388","title":"Dampak Covid-19 Terhadap Ekonomi Indonesia","type":"article-journal","volume":"4"},"uris":["http://www.mendeley.com/documents/?uuid=f70f16cc-3053-418d-9f4d-36a684cd322d"]}],"mendeley":{"formattedCitation</w:instrText>
      </w:r>
      <w:r>
        <w:rPr>
          <w:noProof/>
        </w:rPr>
        <w:instrText>":"(Abdi, 2020; Yamali &amp; Putri, 2020)","plainTextFormattedCitation":"(Abdi, 2020; Yamali &amp; Putri, 2020)","previouslyFormattedCitation":"(Abdi, 2020; Yamali &amp; Putri, 2020)"},"properties":{"noteIndex":0},"schema":"https://github.com/citation-style-language/s</w:instrText>
      </w:r>
      <w:r>
        <w:rPr>
          <w:noProof/>
        </w:rPr>
        <w:instrText>chema/raw/master/csl-citation.json"}</w:instrText>
      </w:r>
      <w:r>
        <w:rPr>
          <w:noProof/>
          <w:lang w:val="en-US"/>
        </w:rPr>
        <w:fldChar w:fldCharType="separate"/>
      </w:r>
      <w:r>
        <w:rPr>
          <w:noProof/>
        </w:rPr>
        <w:t>(Abdi, 2020; Yamali &amp; Putri, 2020)</w:t>
      </w:r>
      <w:r>
        <w:rPr>
          <w:noProof/>
          <w:lang w:val="en-US"/>
        </w:rPr>
        <w:fldChar w:fldCharType="end"/>
      </w:r>
      <w:r>
        <w:rPr>
          <w:shd w:val="clear" w:color="auto" w:fill="FFFFFF"/>
        </w:rPr>
        <w:t xml:space="preserve">, sebagai akibatnya menurun pula pendapatan ekonomi keluarga, hal ini </w:t>
      </w:r>
      <w:r w:rsidRPr="00EB6EAB">
        <w:rPr>
          <w:shd w:val="clear" w:color="auto" w:fill="FFFFFF"/>
        </w:rPr>
        <w:t xml:space="preserve">secara </w:t>
      </w:r>
      <w:r>
        <w:rPr>
          <w:shd w:val="clear" w:color="auto" w:fill="FFFFFF"/>
        </w:rPr>
        <w:t xml:space="preserve">langsung </w:t>
      </w:r>
      <w:r w:rsidRPr="00EB6EAB">
        <w:rPr>
          <w:shd w:val="clear" w:color="auto" w:fill="FFFFFF"/>
        </w:rPr>
        <w:t>ataupun</w:t>
      </w:r>
      <w:r>
        <w:rPr>
          <w:shd w:val="clear" w:color="auto" w:fill="FFFFFF"/>
        </w:rPr>
        <w:t xml:space="preserve"> tidak langsung telah membawa dampak terhadap meningkatnya kekerasan dalam rumah tangga (K</w:t>
      </w:r>
      <w:r>
        <w:rPr>
          <w:shd w:val="clear" w:color="auto" w:fill="FFFFFF"/>
        </w:rPr>
        <w:t xml:space="preserve">DRT), dan pada akhirnya terjadi perceraian </w:t>
      </w:r>
      <w:r>
        <w:rPr>
          <w:shd w:val="clear" w:color="auto" w:fill="FFFFFF"/>
        </w:rPr>
        <w:fldChar w:fldCharType="begin"/>
      </w:r>
      <w:r>
        <w:rPr>
          <w:shd w:val="clear" w:color="auto" w:fill="FFFFFF"/>
        </w:rPr>
        <w:instrText>ADDIN CSL_CITATION {"citationItems":[{"id":"ITEM-1","itemData":{"ISSN":"2656-1786","author":[{"dropping-particle":"","family":"Radhitya","given":"Theresia Vania","non-dropping-particle":"","parse-names":false,"suf</w:instrText>
      </w:r>
      <w:r>
        <w:rPr>
          <w:shd w:val="clear" w:color="auto" w:fill="FFFFFF"/>
        </w:rPr>
        <w:instrText>fix":""},{"dropping-particle":"","family":"Nurwati","given":"Nunung","non-dropping-particle":"","parse-names":false,"suffix":""},{"dropping-particle":"","family":"Irfan","given":"Maulana","non-dropping-particle":"","parse-names":false,"suffix":""}],"contai</w:instrText>
      </w:r>
      <w:r>
        <w:rPr>
          <w:shd w:val="clear" w:color="auto" w:fill="FFFFFF"/>
        </w:rPr>
        <w:instrText>ner-title":"Jurnal Kolaborasi Resolusi Konflik","id":"ITEM-1","issue":"2","issued":{"date-parts":[["2020"]]},"page":"111-119","title":"Dampak Pandemi COVID-19 Terhadap Kekerasan dalam Rumah Tangga","type":"article-journal","volume":"2"},"uris":["http://www</w:instrText>
      </w:r>
      <w:r>
        <w:rPr>
          <w:shd w:val="clear" w:color="auto" w:fill="FFFFFF"/>
        </w:rPr>
        <w:instrText>.mendeley.com/documents/?uuid=00842f16-df09-450d-9b3c-b8b948a9a916"]}],"mendeley":{"formattedCitation":"(Radhitya et al., 2020)","plainTextFormattedCitation":"(Radhitya et al., 2020)","previouslyFormattedCitation":"(Radhitya et al., 2020)"},"properties":{"</w:instrText>
      </w:r>
      <w:r>
        <w:rPr>
          <w:shd w:val="clear" w:color="auto" w:fill="FFFFFF"/>
        </w:rPr>
        <w:instrText>noteIndex":0},"schema":"https://github.com/citation-style-language/schema/raw/master/csl-citation.json"}</w:instrText>
      </w:r>
      <w:r>
        <w:rPr>
          <w:shd w:val="clear" w:color="auto" w:fill="FFFFFF"/>
        </w:rPr>
        <w:fldChar w:fldCharType="separate"/>
      </w:r>
      <w:r>
        <w:rPr>
          <w:noProof/>
          <w:shd w:val="clear" w:color="auto" w:fill="FFFFFF"/>
        </w:rPr>
        <w:t>(Radhitya et al., 2020)</w:t>
      </w:r>
      <w:r>
        <w:rPr>
          <w:shd w:val="clear" w:color="auto" w:fill="FFFFFF"/>
        </w:rPr>
        <w:fldChar w:fldCharType="end"/>
      </w:r>
      <w:r>
        <w:rPr>
          <w:shd w:val="clear" w:color="auto" w:fill="FFFFFF"/>
        </w:rPr>
        <w:t xml:space="preserve">. </w:t>
      </w:r>
      <w:r>
        <w:t>Setelah kebijakan PSBB</w:t>
      </w:r>
      <w:r>
        <w:rPr>
          <w:i/>
          <w:iCs/>
        </w:rPr>
        <w:t xml:space="preserve"> </w:t>
      </w:r>
      <w:r>
        <w:t>diberlakukan dan masyarakat berdiam diri di rumah tentu bagi beberapa orang adalah kegiatan yang meny</w:t>
      </w:r>
      <w:r>
        <w:t xml:space="preserve">enangkan karena rumah merupakan tempat orang merasa aman, namun bagi beberapa lainnya tidak, karena mereka terperangkap di rumah dengan pasangan atau keluarga yang terkadang </w:t>
      </w:r>
      <w:r w:rsidRPr="00EB6EAB">
        <w:t xml:space="preserve">melakukan </w:t>
      </w:r>
      <w:r>
        <w:t>perbuatan kasar</w:t>
      </w:r>
      <w:r w:rsidRPr="00EB6EAB">
        <w:t xml:space="preserve"> hingga</w:t>
      </w:r>
      <w:r>
        <w:t xml:space="preserve"> tidak terkontrol </w:t>
      </w:r>
      <w:r>
        <w:fldChar w:fldCharType="begin"/>
      </w:r>
      <w:r>
        <w:instrText>ADDIN CSL_CITATION {"citationIte</w:instrText>
      </w:r>
      <w:r>
        <w:instrText>ms":[{"id":"ITEM-1","itemData":{"ISSN":"2656-1786","author":[{"dropping-particle":"","family":"Radhitya","given":"Theresia Vania","non-dropping-particle":"","parse-names":false,"suffix":""},{"dropping-particle":"","family":"Nurwati","given":"Nunung","non-d</w:instrText>
      </w:r>
      <w:r>
        <w:instrText>ropping-particle":"","parse-names":false,"suffix":""},{"dropping-particle":"","family":"Irfan","given":"Maulana","non-dropping-particle":"","parse-names":false,"suffix":""}],"container-title":"Jurnal Kolaborasi Resolusi Konflik","id":"ITEM-1","issue":"2","</w:instrText>
      </w:r>
      <w:r>
        <w:instrText>issued":{"date-parts":[["2020"]]},"page":"111-119","title":"Dampak Pandemi COVID-19 Terhadap Kekerasan dalam Rumah Tangga","type":"article-journal","volume":"2"},"uris":["http://www.mendeley.com/documents/?uuid=00842f16-df09-450d-9b3c-b8b948a9a916"]}],"men</w:instrText>
      </w:r>
      <w:r>
        <w:instrText>deley":{"formattedCitation":"(Radhitya et al., 2020)","plainTextFormattedCitation":"(Radhitya et al., 2020)","previouslyFormattedCitation":"(Radhitya et al., 2020)"},"properties":{"noteIndex":0},"schema":"https://github.com/citation-style-language/schema/r</w:instrText>
      </w:r>
      <w:r>
        <w:instrText>aw/master/csl-citation.json"}</w:instrText>
      </w:r>
      <w:r>
        <w:fldChar w:fldCharType="separate"/>
      </w:r>
      <w:r>
        <w:rPr>
          <w:noProof/>
        </w:rPr>
        <w:t>(Radhitya et al., 2020)</w:t>
      </w:r>
      <w:r>
        <w:fldChar w:fldCharType="end"/>
      </w:r>
      <w:r>
        <w:t xml:space="preserve">. </w:t>
      </w:r>
      <w:r>
        <w:rPr>
          <w:lang w:val="en-US"/>
        </w:rPr>
        <w:t>S</w:t>
      </w:r>
      <w:r>
        <w:t>aat awal penerapan PSBB pada April dan Mei 2020, perceraian di Indonesia di bawah 20.000 kasus</w:t>
      </w:r>
      <w:r>
        <w:rPr>
          <w:lang w:val="en-US"/>
        </w:rPr>
        <w:t xml:space="preserve">, namun </w:t>
      </w:r>
      <w:r>
        <w:t xml:space="preserve">pada bulan Juni dan Juli 2020, jumlah perceraian meningkat </w:t>
      </w:r>
      <w:r>
        <w:lastRenderedPageBreak/>
        <w:t>menjadi 57.000 kasus</w:t>
      </w:r>
      <w:r>
        <w:rPr>
          <w:lang w:val="en-US"/>
        </w:rPr>
        <w:t xml:space="preserve"> </w:t>
      </w:r>
      <w:r>
        <w:rPr>
          <w:lang w:val="en-US"/>
        </w:rPr>
        <w:fldChar w:fldCharType="begin"/>
      </w:r>
      <w:r>
        <w:rPr>
          <w:lang w:val="en-US"/>
        </w:rPr>
        <w:instrText>ADDIN CSL_CITATI</w:instrText>
      </w:r>
      <w:r>
        <w:rPr>
          <w:lang w:val="en-US"/>
        </w:rPr>
        <w:instrText>ON {"citationItems":[{"id":"ITEM-1","itemData":{"author":[{"dropping-particle":"","family":"Subardhini","given":"Meiti","non-dropping-particle":"","parse-names":false,"suffix":""}],"container-title":"Politeknik Kesejahteraan Sosial Bandung","id":"ITEM-1","</w:instrText>
      </w:r>
      <w:r>
        <w:rPr>
          <w:lang w:val="en-US"/>
        </w:rPr>
        <w:instrText>issued":{"date-parts":[["2021"]]},"title":"Perceraian Di Masa Pandemi Covid-19: Masalah dan Solusi","type":"article-journal"},"uris":["http://www.mendeley.com/documents/?uuid=85e4fef2-7896-41f0-878f-4c1aaa7ea660"]},{"id":"ITEM-2","itemData":{"ISSN":"2723-1</w:instrText>
      </w:r>
      <w:r>
        <w:rPr>
          <w:lang w:val="en-US"/>
        </w:rPr>
        <w:instrText>95X","author":[{"dropping-particle":"","family":"Hidayati","given":"Lili","non-dropping-particle":"","parse-names":false,"suffix":""}],"container-title":"Khuluqiyya","id":"ITEM-2","issue":"1","issued":{"date-parts":[["2021"]]},"page":"71-87","title":"Fenom</w:instrText>
      </w:r>
      <w:r>
        <w:rPr>
          <w:lang w:val="en-US"/>
        </w:rPr>
        <w:instrText>ena Tingginya Angka Perceraian Di Indonesia Antara Pandemi dan Solusi","type":"article-journal","volume":"3"},"uris":["http://www.mendeley.com/documents/?uuid=8b90ff5c-ddac-4bb6-bb82-9997ad8db783"]}],"mendeley":{"formattedCitation":"(Hidayati, 2021; Subard</w:instrText>
      </w:r>
      <w:r>
        <w:rPr>
          <w:lang w:val="en-US"/>
        </w:rPr>
        <w:instrText>hini, 2021)","plainTextFormattedCitation":"(Hidayati, 2021; Subardhini, 2021)","previouslyFormattedCitation":"(Hidayati, 2021; Subardhini, 2021)"},"properties":{"noteIndex":0},"schema":"https://github.com/citation-style-language/schema/raw/master/csl-citat</w:instrText>
      </w:r>
      <w:r>
        <w:rPr>
          <w:lang w:val="en-US"/>
        </w:rPr>
        <w:instrText>ion.json"}</w:instrText>
      </w:r>
      <w:r>
        <w:rPr>
          <w:lang w:val="en-US"/>
        </w:rPr>
        <w:fldChar w:fldCharType="separate"/>
      </w:r>
      <w:r>
        <w:rPr>
          <w:noProof/>
          <w:lang w:val="en-US"/>
        </w:rPr>
        <w:t>(Hidayati, 2021; Subardhini, 2021)</w:t>
      </w:r>
      <w:r>
        <w:rPr>
          <w:lang w:val="en-US"/>
        </w:rPr>
        <w:fldChar w:fldCharType="end"/>
      </w:r>
      <w:r>
        <w:t>.</w:t>
      </w:r>
      <w:r>
        <w:rPr>
          <w:shd w:val="clear" w:color="auto" w:fill="FFFFFF"/>
          <w:lang w:val="en-US"/>
        </w:rPr>
        <w:t xml:space="preserve"> </w:t>
      </w:r>
    </w:p>
    <w:p w14:paraId="0016E3B3" w14:textId="77777777" w:rsidR="00EA1C6A" w:rsidRDefault="00EB6EAB">
      <w:pPr>
        <w:widowControl w:val="0"/>
        <w:autoSpaceDE w:val="0"/>
        <w:autoSpaceDN w:val="0"/>
        <w:adjustRightInd w:val="0"/>
        <w:spacing w:after="0" w:line="240" w:lineRule="auto"/>
        <w:ind w:firstLine="567"/>
        <w:jc w:val="both"/>
      </w:pPr>
      <w:r>
        <w:rPr>
          <w:lang w:val="en-US"/>
        </w:rPr>
        <w:t>Memang menurut catatan kantor urusan sipil pengajuan perceraian menurun pada saat PSBB karena diterapkan pembatasan. Namun, s</w:t>
      </w:r>
      <w:r>
        <w:t>etelah ke</w:t>
      </w:r>
      <w:r>
        <w:rPr>
          <w:lang w:val="en-US"/>
        </w:rPr>
        <w:t xml:space="preserve">bijakan </w:t>
      </w:r>
      <w:r>
        <w:rPr>
          <w:i/>
          <w:iCs/>
          <w:lang w:val="en-US"/>
        </w:rPr>
        <w:t>New Normal</w:t>
      </w:r>
      <w:r>
        <w:rPr>
          <w:lang w:val="en-US"/>
        </w:rPr>
        <w:t xml:space="preserve"> diterapkan </w:t>
      </w:r>
      <w:r>
        <w:t xml:space="preserve">kantor urusan sipil mendapatkan </w:t>
      </w:r>
      <w:r>
        <w:t>banyak sekali pengajuan perceraian</w:t>
      </w:r>
      <w:r>
        <w:rPr>
          <w:lang w:val="en-US"/>
        </w:rPr>
        <w:t xml:space="preserve">. Hal ini jelas bahwa </w:t>
      </w:r>
      <w:r>
        <w:t>fenomena meningkatnya angka perceraian ini merupakan dampak negatif dari Covid-19</w:t>
      </w:r>
      <w:r>
        <w:rPr>
          <w:i/>
          <w:iCs/>
        </w:rPr>
        <w:t xml:space="preserve"> </w:t>
      </w:r>
      <w:r>
        <w:rPr>
          <w:i/>
          <w:iCs/>
        </w:rPr>
        <w:fldChar w:fldCharType="begin"/>
      </w:r>
      <w:r>
        <w:rPr>
          <w:i/>
          <w:iCs/>
        </w:rPr>
        <w:instrText>ADDIN CSL_CITATION {"citationItems":[{"id":"ITEM-1","itemData":{"ISSN":"2598-6252","author":[{"dropping-particle":"","</w:instrText>
      </w:r>
      <w:r>
        <w:rPr>
          <w:i/>
          <w:iCs/>
        </w:rPr>
        <w:instrText>family":"Fauziah","given":"Atika Suri Nur","non-dropping-particle":"","parse-names":false,"suffix":""},{"dropping-particle":"","family":"Fauzi","given":"Aziizah Nur","non-dropping-particle":"","parse-names":false,"suffix":""},{"dropping-particle":"","famil</w:instrText>
      </w:r>
      <w:r>
        <w:rPr>
          <w:i/>
          <w:iCs/>
        </w:rPr>
        <w:instrText>y":"Ainayah","given":"Umma","non-dropping-particle":"","parse-names":false,"suffix":""}],"container-title":"Mizan: Journal of Islamic Law","id":"ITEM-1","issue":"2","issued":{"date-parts":[["2020"]]},"page":"181-192","title":"Analisis Maraknya Perceraian P</w:instrText>
      </w:r>
      <w:r>
        <w:rPr>
          <w:i/>
          <w:iCs/>
        </w:rPr>
        <w:instrText>ada Masa Covid 19","type":"article-journal","volume":"4"},"uris":["http://www.mendeley.com/documents/?uuid=870e4845-d2d0-481a-8176-ad6700d12166"]}],"mendeley":{"formattedCitation":"(Fauziah et al., 2020)","plainTextFormattedCitation":"(Fauziah et al., 2020</w:instrText>
      </w:r>
      <w:r>
        <w:rPr>
          <w:i/>
          <w:iCs/>
        </w:rPr>
        <w:instrText>)","previouslyFormattedCitation":"(Fauziah et al., 2020)"},"properties":{"noteIndex":0},"schema":"https://github.com/citation-style-language/schema/raw/master/csl-citation.json"}</w:instrText>
      </w:r>
      <w:r>
        <w:rPr>
          <w:i/>
          <w:iCs/>
        </w:rPr>
        <w:fldChar w:fldCharType="separate"/>
      </w:r>
      <w:r>
        <w:rPr>
          <w:iCs/>
          <w:noProof/>
        </w:rPr>
        <w:t>(Fauziah et al., 2020)</w:t>
      </w:r>
      <w:r>
        <w:rPr>
          <w:i/>
          <w:iCs/>
        </w:rPr>
        <w:fldChar w:fldCharType="end"/>
      </w:r>
      <w:r>
        <w:rPr>
          <w:i/>
          <w:iCs/>
        </w:rPr>
        <w:t>.</w:t>
      </w:r>
      <w:r>
        <w:t xml:space="preserve"> Seperti dikutip dari Kompas TV, bahwa Pengadilan Ag</w:t>
      </w:r>
      <w:r>
        <w:t xml:space="preserve">ama Kelas 1a Kabupaten Garut mencatat kenaikan drastis kasus perceraian di tengah pandemi Covid-19. Setidaknya ada sekitar 3000 kasus  gugatan perceraian yang mayoritas disebabkan oleh masalah ekonomi rumah tangga </w:t>
      </w:r>
      <w:r>
        <w:fldChar w:fldCharType="begin"/>
      </w:r>
      <w:r>
        <w:instrText>ADDIN CSL_CITATION {"citationItems":[{"id"</w:instrText>
      </w:r>
      <w:r>
        <w:instrText>:"ITEM-1","itemData":{"ISSN":"2723-195X","author":[{"dropping-particle":"","family":"Hidayati","given":"Lili","non-dropping-particle":"","parse-names":false,"suffix":""}],"container-title":"Khuluqiyya","id":"ITEM-1","issue":"1","issued":{"date-parts":[["20</w:instrText>
      </w:r>
      <w:r>
        <w:instrText>21"]]},"page":"71-87","title":"Fenomena Tingginya Angka Perceraian Di Indonesia Antara Pandemi dan Solusi","type":"article-journal","volume":"3"},"uris":["http://www.mendeley.com/documents/?uuid=8b90ff5c-ddac-4bb6-bb82-9997ad8db783"]}],"mendeley":{"formatt</w:instrText>
      </w:r>
      <w:r>
        <w:instrText>edCitation":"(Hidayati, 2021)","plainTextFormattedCitation":"(Hidayati, 2021)","previouslyFormattedCitation":"(Hidayati, 2021)"},"properties":{"noteIndex":0},"schema":"https://github.com/citation-style-language/schema/raw/master/csl-citation.json"}</w:instrText>
      </w:r>
      <w:r>
        <w:fldChar w:fldCharType="separate"/>
      </w:r>
      <w:r>
        <w:rPr>
          <w:noProof/>
        </w:rPr>
        <w:t>(Hidayat</w:t>
      </w:r>
      <w:r>
        <w:rPr>
          <w:noProof/>
        </w:rPr>
        <w:t>i, 2021)</w:t>
      </w:r>
      <w:r>
        <w:fldChar w:fldCharType="end"/>
      </w:r>
      <w:r>
        <w:t>.</w:t>
      </w:r>
    </w:p>
    <w:p w14:paraId="0929EBAC" w14:textId="77777777" w:rsidR="00EA1C6A" w:rsidRDefault="00EB6EAB">
      <w:pPr>
        <w:widowControl w:val="0"/>
        <w:autoSpaceDE w:val="0"/>
        <w:autoSpaceDN w:val="0"/>
        <w:adjustRightInd w:val="0"/>
        <w:spacing w:after="0" w:line="240" w:lineRule="auto"/>
        <w:ind w:firstLine="567"/>
        <w:jc w:val="both"/>
      </w:pPr>
      <w:r>
        <w:t>Dilansir dari Kompas.com, Humas Pengadilan Negeri Agama Jakarta Timur, Istiana mengatakan bahwa Pengadilan Negeri Agama Jakarta Timur mencatat ada 900 laporan perceraian yang masuk selama pandemi Covid-19 ini. Angka kasus tersebut merupakan ya</w:t>
      </w:r>
      <w:r>
        <w:t>ng tertinggi dibandingkan dengan wilayah lain di sekitarnya. Istiana juga mengatakan bahwa angka tersebut naik hampir 50 persen dari sebelumnya. Sebelumnya, Pengadilan Negeri Agama Jakarta Timur hanya menerima 450 sampai 500 kasus gugatan perceraian. Rata-</w:t>
      </w:r>
      <w:r>
        <w:t xml:space="preserve">rata ke-900 laporan tersebut berujung pada perceraian. Hanya sedikit yang berakhir di meja mediasi </w:t>
      </w:r>
      <w:r>
        <w:fldChar w:fldCharType="begin"/>
      </w:r>
      <w:r>
        <w:instrText>ADDIN CSL_CITATION {"citationItems":[{"id":"ITEM-1","itemData":{"author":[{"dropping-particle":"","family":"Marison","given":"Wilda","non-dropping-particle":</w:instrText>
      </w:r>
      <w:r>
        <w:instrText>"","parse-names":false,"suffix":""}],"container-title":"Kompas.com","id":"ITEM-1","issued":{"date-parts":[["2020","9"]]},"publisher-place":"Megapolitan","title":"Selama Pandemi Covid-19, Kasus Perceraian di Jakarta Timur Mencapai Angka 900.","type":"articl</w:instrText>
      </w:r>
      <w:r>
        <w:instrText>e-newspaper"},"uris":["http://www.mendeley.com/documents/?uuid=adfcb7e8-bfdc-4a5d-975d-513cec2b479f","http://www.mendeley.com/documents/?uuid=4d8c69bb-d538-4c8b-a74a-7b806f9228b2"]}],"mendeley":{"formattedCitation":"(Marison, 2020)","plainTextFormattedCita</w:instrText>
      </w:r>
      <w:r>
        <w:instrText>tion":"(Marison, 2020)","previouslyFormattedCitation":"(Marison, 2020)"},"properties":{"noteIndex":0},"schema":"https://github.com/citation-style-language/schema/raw/master/csl-citation.json"}</w:instrText>
      </w:r>
      <w:r>
        <w:fldChar w:fldCharType="separate"/>
      </w:r>
      <w:r>
        <w:rPr>
          <w:noProof/>
        </w:rPr>
        <w:t>(Marison, 2020)</w:t>
      </w:r>
      <w:r>
        <w:fldChar w:fldCharType="end"/>
      </w:r>
      <w:r>
        <w:t xml:space="preserve">. </w:t>
      </w:r>
    </w:p>
    <w:p w14:paraId="2842EE51" w14:textId="77777777" w:rsidR="00EA1C6A" w:rsidRDefault="00EB6EAB">
      <w:pPr>
        <w:widowControl w:val="0"/>
        <w:autoSpaceDE w:val="0"/>
        <w:autoSpaceDN w:val="0"/>
        <w:adjustRightInd w:val="0"/>
        <w:spacing w:after="0" w:line="240" w:lineRule="auto"/>
        <w:ind w:firstLine="567"/>
        <w:jc w:val="both"/>
      </w:pPr>
      <w:r>
        <w:t>Sedangkan di Jawa Timur dilansir dari Liput</w:t>
      </w:r>
      <w:r>
        <w:t xml:space="preserve">an6.com, </w:t>
      </w:r>
      <w:r>
        <w:rPr>
          <w:lang w:val="en-US"/>
        </w:rPr>
        <w:t>K</w:t>
      </w:r>
      <w:r>
        <w:t>etua Pengadilan Agama Kabupaten Madiun, Zainal Arifin menuturkan bahwa angka perceraian di Madiun sebanyak 1.635 kasus yang merupakan data total cerai gugat dan talak. Untuk gugat cerai yang  diajukan oleh istri selama Maret-Agustus 2020 ada 1.13</w:t>
      </w:r>
      <w:r>
        <w:t>5 kasus, sedangkan untuk cerai talak atau perceraian yang dilakukan oleh suami selama Maret-Agustus 2020 sebanyak 500 kasus. Zainal juga mengatakan angka kasus gugat cerai paling tinggi terjadi pada Februari 2020 dengan kasus cerai gugat sebanyak 299</w:t>
      </w:r>
      <w:r w:rsidRPr="00EB6EAB">
        <w:t xml:space="preserve"> kasus</w:t>
      </w:r>
      <w:r>
        <w:t>, dan cerai talak</w:t>
      </w:r>
      <w:r w:rsidRPr="00EB6EAB">
        <w:t xml:space="preserve"> </w:t>
      </w:r>
      <w:r>
        <w:t xml:space="preserve">sebanyak 120 kasus. Zainal menuturkan, masalah yang melatarbelakangi perceraian di Madiun sebagian besar soal ekonomi, antara lain nafkah suami </w:t>
      </w:r>
      <w:r w:rsidRPr="00EB6EAB">
        <w:t xml:space="preserve">yang </w:t>
      </w:r>
      <w:r>
        <w:t>dirasa belum cukup dan istri tidak tahan dengan sikap suaminya yang tidak bertanggungjawa</w:t>
      </w:r>
      <w:r>
        <w:t xml:space="preserve">b, mabuk-mabukan hingga KDRT </w:t>
      </w:r>
      <w:r>
        <w:fldChar w:fldCharType="begin"/>
      </w:r>
      <w:r>
        <w:instrText>ADDIN CSL_CITATION {"citationItems":[{"id":"ITEM-1","itemData":{"author":[{"dropping-particle":"","family":"Liputan6.com","given":"","non-dropping-particle":"","parse-names":false,"suffix":""}],"id":"ITEM-1","issued":{"date-par</w:instrText>
      </w:r>
      <w:r>
        <w:instrText>ts":[["2020","9"]]},"publisher-place":"Surabaya","title":"Ada 989 Kasus Perceraian di Madiun Selama Pandemi COVID-19","type":"article-newspaper"},"uris":["http://www.mendeley.com/documents/?uuid=0f9df5d6-23cd-4e64-a5ea-de7dbe6a3cca","http://www.mendeley.co</w:instrText>
      </w:r>
      <w:r>
        <w:instrText>m/documents/?uuid=b799e7cc-4400-412f-ba92-a27efaac91d3"]}],"mendeley":{"formattedCitation":"(Liputan6.com, 2020)","plainTextFormattedCitation":"(Liputan6.com, 2020)","previouslyFormattedCitation":"(Liputan6.com, 2020)"},"properties":{"noteIndex":0},"schema</w:instrText>
      </w:r>
      <w:r>
        <w:instrText>":"https://github.com/citation-style-language/schema/raw/master/csl-citation.json"}</w:instrText>
      </w:r>
      <w:r>
        <w:fldChar w:fldCharType="separate"/>
      </w:r>
      <w:r>
        <w:rPr>
          <w:noProof/>
        </w:rPr>
        <w:t>(Liputan6.com, 2020)</w:t>
      </w:r>
      <w:r>
        <w:fldChar w:fldCharType="end"/>
      </w:r>
      <w:r>
        <w:t xml:space="preserve">. </w:t>
      </w:r>
    </w:p>
    <w:p w14:paraId="2ABD6FD7" w14:textId="77777777" w:rsidR="00EA1C6A" w:rsidRDefault="00EB6EAB">
      <w:pPr>
        <w:widowControl w:val="0"/>
        <w:autoSpaceDE w:val="0"/>
        <w:autoSpaceDN w:val="0"/>
        <w:adjustRightInd w:val="0"/>
        <w:spacing w:after="0" w:line="240" w:lineRule="auto"/>
        <w:ind w:firstLine="567"/>
        <w:jc w:val="both"/>
      </w:pPr>
      <w:r>
        <w:t>Bersumber dari Jakarta Post, menyebutkan bahwa tingkat perceraian meningkat secara signifikan di Bandung, Jawa Barat, yang disebabkan karena pemeri</w:t>
      </w:r>
      <w:r>
        <w:t xml:space="preserve">ntah melonggarkan pembatasan Covid-19 atau memasuki era </w:t>
      </w:r>
      <w:r>
        <w:rPr>
          <w:i/>
          <w:iCs/>
        </w:rPr>
        <w:t>New Normal</w:t>
      </w:r>
      <w:r>
        <w:t>. Menurut data yang didapatkan, Kantor Pengadilan Agama Bandung menerima 433 permintaan cerai pada bulan Maret 2020 yang kemudian kasus tersebut menurun pada April 2020 dengan jumlah 103 kas</w:t>
      </w:r>
      <w:r>
        <w:t xml:space="preserve">us. Kemudian pada bulan Mei 2020 tercatat sebanyak 207 kasus dan kemudian melonjak drastis sebanyak 706 kasus pada Juni 2020 </w:t>
      </w:r>
      <w:r>
        <w:fldChar w:fldCharType="begin"/>
      </w:r>
      <w:r>
        <w:instrText>ADDIN CSL_CITATION {"citationItems":[{"id":"ITEM-1","itemData":{"ISSN":"2723-195X","author":[{"dropping-particle":"","family":"Hida</w:instrText>
      </w:r>
      <w:r>
        <w:instrText>yati","given":"Lili","non-dropping-particle":"","parse-names":false,"suffix":""}],"container-title":"Khuluqiyya","id":"ITEM-1","issue":"1","issued":{"date-parts":[["2021"]]},"page":"71-87","title":"Fenomena Tingginya Angka Perceraian Di Indonesia Antara Pa</w:instrText>
      </w:r>
      <w:r>
        <w:instrText>ndemi dan Solusi","type":"article-journal","volume":"3"},"uris":["http://www.mendeley.com/documents/?uuid=8b90ff5c-ddac-4bb6-bb82-9997ad8db783"]}],"mendeley":{"formattedCitation":"(Hidayati, 2021)","plainTextFormattedCitation":"(Hidayati, 2021)","previousl</w:instrText>
      </w:r>
      <w:r>
        <w:instrText>yFormattedCitation":"(Hidayati, 2021)"},"properties":{"noteIndex":0},"schema":"https://github.com/citation-style-language/schema/raw/master/csl-citation.json"}</w:instrText>
      </w:r>
      <w:r>
        <w:fldChar w:fldCharType="separate"/>
      </w:r>
      <w:r>
        <w:rPr>
          <w:noProof/>
        </w:rPr>
        <w:t>(Hidayati, 2021)</w:t>
      </w:r>
      <w:r>
        <w:fldChar w:fldCharType="end"/>
      </w:r>
      <w:r>
        <w:t>.</w:t>
      </w:r>
    </w:p>
    <w:p w14:paraId="40784746" w14:textId="77777777" w:rsidR="00EA1C6A" w:rsidRDefault="00EB6EAB">
      <w:pPr>
        <w:widowControl w:val="0"/>
        <w:autoSpaceDE w:val="0"/>
        <w:autoSpaceDN w:val="0"/>
        <w:adjustRightInd w:val="0"/>
        <w:spacing w:after="0" w:line="240" w:lineRule="auto"/>
        <w:ind w:firstLine="567"/>
        <w:jc w:val="both"/>
        <w:rPr>
          <w:lang w:val="en-US"/>
        </w:rPr>
      </w:pPr>
      <w:r>
        <w:rPr>
          <w:lang w:val="en-US"/>
        </w:rPr>
        <w:t>Di Indonesia angka perceraian memang tinggi pada setiap tahun, terlebih lagi</w:t>
      </w:r>
      <w:r>
        <w:rPr>
          <w:lang w:val="en-US"/>
        </w:rPr>
        <w:t xml:space="preserve"> pada masa Covid-19.  </w:t>
      </w:r>
      <w:r>
        <w:rPr>
          <w:shd w:val="clear" w:color="auto" w:fill="FFFFFF"/>
          <w:lang w:val="en-US"/>
        </w:rPr>
        <w:t xml:space="preserve">Perceraian di Indonesia meningkat </w:t>
      </w:r>
      <w:r>
        <w:rPr>
          <w:shd w:val="clear" w:color="auto" w:fill="FFFFFF"/>
        </w:rPr>
        <w:t>sebesar 5%</w:t>
      </w:r>
      <w:r>
        <w:rPr>
          <w:shd w:val="clear" w:color="auto" w:fill="FFFFFF"/>
          <w:lang w:val="en-US"/>
        </w:rPr>
        <w:t xml:space="preserve"> sepanjang masa pandemi Covid-19</w:t>
      </w:r>
      <w:r>
        <w:rPr>
          <w:shd w:val="clear" w:color="auto" w:fill="FFFFFF"/>
        </w:rPr>
        <w:t xml:space="preserve">, </w:t>
      </w:r>
      <w:r>
        <w:rPr>
          <w:shd w:val="clear" w:color="auto" w:fill="FFFFFF"/>
          <w:lang w:val="en-US"/>
        </w:rPr>
        <w:t xml:space="preserve">hal ini secara umum </w:t>
      </w:r>
      <w:r>
        <w:rPr>
          <w:shd w:val="clear" w:color="auto" w:fill="FFFFFF"/>
        </w:rPr>
        <w:t xml:space="preserve">karena sebagian keluarga mengalami kesulitan dalam ekonomi </w:t>
      </w:r>
      <w:r>
        <w:rPr>
          <w:shd w:val="clear" w:color="auto" w:fill="FFFFFF"/>
          <w:lang w:val="en-US"/>
        </w:rPr>
        <w:fldChar w:fldCharType="begin"/>
      </w:r>
      <w:r>
        <w:rPr>
          <w:shd w:val="clear" w:color="auto" w:fill="FFFFFF"/>
        </w:rPr>
        <w:instrText>ADDIN CSL_CITATION {"citationItems":[{"id":"ITEM-1","itemData":{"ISSN":"2598-</w:instrText>
      </w:r>
      <w:r>
        <w:rPr>
          <w:shd w:val="clear" w:color="auto" w:fill="FFFFFF"/>
        </w:rPr>
        <w:instrText>6252","author":[{"dropping-particle":"","family":"Fauziah","given":"Atika Suri Nur","non-dropping-particle":"","parse-names":false,"suffix":""},{"dropping-particle":"","family":"Fauzi","given":"Aziizah Nur","non-dropping-particle":"","parse-names":false,"s</w:instrText>
      </w:r>
      <w:r>
        <w:rPr>
          <w:shd w:val="clear" w:color="auto" w:fill="FFFFFF"/>
        </w:rPr>
        <w:instrText>uffix":""},{"dropping-particle":"","family":"Ainayah","given":"Umma","non-dropping-particle":"","parse-names":false,"suffix":""}],"container-title":"Mizan: Journal of Islamic Law","id":"ITEM-1","issue":"2","issued":{"date-parts":[["2020"]]},"page":"181-192</w:instrText>
      </w:r>
      <w:r>
        <w:rPr>
          <w:shd w:val="clear" w:color="auto" w:fill="FFFFFF"/>
        </w:rPr>
        <w:instrText>","title":"Analisis Maraknya Perceraian Pada Masa Covid 19","type":"article-journal","volume":"4"},"uris":["http://www.mendeley.com/documents/?uuid=870e4845-d2d0-481a-8176-ad6700d12166"]}],"mendeley":{"formattedCitation":"(Fauziah et al., 2020)","plainText</w:instrText>
      </w:r>
      <w:r>
        <w:rPr>
          <w:shd w:val="clear" w:color="auto" w:fill="FFFFFF"/>
        </w:rPr>
        <w:instrText>FormattedCitation":"(Fauziah et al., 2020)","previouslyFormattedCitation":"(Fauziah et al., 2020)"},"properties":{"noteIndex":0},"schema":"https://github.com/citation-style-language/schema/raw/master/csl-citation.json"}</w:instrText>
      </w:r>
      <w:r>
        <w:rPr>
          <w:shd w:val="clear" w:color="auto" w:fill="FFFFFF"/>
          <w:lang w:val="en-US"/>
        </w:rPr>
        <w:fldChar w:fldCharType="separate"/>
      </w:r>
      <w:r>
        <w:rPr>
          <w:noProof/>
          <w:shd w:val="clear" w:color="auto" w:fill="FFFFFF"/>
        </w:rPr>
        <w:t>(Fauziah et al., 2020)</w:t>
      </w:r>
      <w:r>
        <w:rPr>
          <w:shd w:val="clear" w:color="auto" w:fill="FFFFFF"/>
          <w:lang w:val="en-US"/>
        </w:rPr>
        <w:fldChar w:fldCharType="end"/>
      </w:r>
      <w:r>
        <w:rPr>
          <w:shd w:val="clear" w:color="auto" w:fill="FFFFFF"/>
        </w:rPr>
        <w:t>.</w:t>
      </w:r>
      <w:r>
        <w:rPr>
          <w:shd w:val="clear" w:color="auto" w:fill="FFFFFF"/>
          <w:lang w:val="en-US"/>
        </w:rPr>
        <w:t xml:space="preserve"> Dari kesul</w:t>
      </w:r>
      <w:r>
        <w:rPr>
          <w:shd w:val="clear" w:color="auto" w:fill="FFFFFF"/>
          <w:lang w:val="en-US"/>
        </w:rPr>
        <w:t>itan ekonomi tersebut kemudian berdampak terhadap perceraian. Hal ini tentu merupakan fenomena yang mengkhawatirkan, tetapi itulah kenyataan yang tidak dapat dibantah.</w:t>
      </w:r>
    </w:p>
    <w:p w14:paraId="61531CCC" w14:textId="77777777" w:rsidR="00EA1C6A" w:rsidRDefault="00EA1C6A">
      <w:pPr>
        <w:widowControl w:val="0"/>
        <w:autoSpaceDE w:val="0"/>
        <w:autoSpaceDN w:val="0"/>
        <w:adjustRightInd w:val="0"/>
        <w:spacing w:after="0" w:line="240" w:lineRule="auto"/>
        <w:ind w:firstLine="720"/>
        <w:jc w:val="both"/>
      </w:pPr>
    </w:p>
    <w:p w14:paraId="4C84AC2E" w14:textId="77777777" w:rsidR="00EA1C6A" w:rsidRDefault="00EA1C6A">
      <w:pPr>
        <w:widowControl w:val="0"/>
        <w:autoSpaceDE w:val="0"/>
        <w:autoSpaceDN w:val="0"/>
        <w:adjustRightInd w:val="0"/>
        <w:spacing w:after="0" w:line="240" w:lineRule="auto"/>
        <w:ind w:firstLine="720"/>
        <w:jc w:val="both"/>
      </w:pPr>
    </w:p>
    <w:p w14:paraId="18CE3409" w14:textId="77777777" w:rsidR="00EA1C6A" w:rsidRDefault="00EB6EAB">
      <w:pPr>
        <w:pStyle w:val="ListParagraph"/>
        <w:widowControl w:val="0"/>
        <w:numPr>
          <w:ilvl w:val="0"/>
          <w:numId w:val="1"/>
        </w:numPr>
        <w:autoSpaceDE w:val="0"/>
        <w:autoSpaceDN w:val="0"/>
        <w:adjustRightInd w:val="0"/>
        <w:spacing w:after="0" w:line="240" w:lineRule="auto"/>
        <w:ind w:left="284" w:hanging="284"/>
        <w:jc w:val="both"/>
        <w:rPr>
          <w:b/>
          <w:bCs/>
        </w:rPr>
      </w:pPr>
      <w:r>
        <w:rPr>
          <w:b/>
          <w:bCs/>
        </w:rPr>
        <w:t xml:space="preserve">Perceraian </w:t>
      </w:r>
      <w:r>
        <w:rPr>
          <w:b/>
          <w:bCs/>
          <w:lang w:val="en-US"/>
        </w:rPr>
        <w:t xml:space="preserve">Menurut </w:t>
      </w:r>
      <w:r>
        <w:rPr>
          <w:b/>
          <w:bCs/>
        </w:rPr>
        <w:t>Hukum Islam dan Perundang-undangan</w:t>
      </w:r>
    </w:p>
    <w:p w14:paraId="39AEF026" w14:textId="77777777" w:rsidR="00EA1C6A" w:rsidRDefault="00EB6EAB">
      <w:pPr>
        <w:spacing w:after="0" w:line="240" w:lineRule="auto"/>
        <w:ind w:firstLine="567"/>
        <w:jc w:val="both"/>
      </w:pPr>
      <w:r>
        <w:t xml:space="preserve">Islam sangat memperhatikan setiap detail kehidupan umat manusia, sehingga dalam </w:t>
      </w:r>
      <w:r>
        <w:rPr>
          <w:lang w:val="en-US"/>
        </w:rPr>
        <w:t>I</w:t>
      </w:r>
      <w:r>
        <w:t xml:space="preserve">slam semua hal mengenai kehidupan terdapat aturannya masing-masing, demikian juga dengan masalah hasrat seksual </w:t>
      </w:r>
      <w:r>
        <w:fldChar w:fldCharType="begin"/>
      </w:r>
      <w:r>
        <w:instrText>ADDIN CSL_CITATION {"citationItems":[{"id":"ITEM-1","itemData":</w:instrText>
      </w:r>
      <w:r>
        <w:instrText>{"ISSN":"2723-195X","author":[{"dropping-particle":"","family":"Hidayati","given":"Lili","non-dropping-particle":"","parse-names":false,"suffix":""}],"container-title":"Khuluqiyya","id":"ITEM-1","issue":"1","issued":{"date-parts":[["2021"]]},"page":"71-87"</w:instrText>
      </w:r>
      <w:r>
        <w:instrText>,"title":"Fenomena Tingginya Angka Perceraian Di Indonesia Antara Pandemi dan Solusi","type":"article-journal","volume":"3"},"uris":["http://www.mendeley.com/documents/?uuid=8b90ff5c-ddac-4bb6-bb82-9997ad8db783"]}],"mendeley":{"formattedCitation":"(Hidayat</w:instrText>
      </w:r>
      <w:r>
        <w:instrText>i, 2021)","plainTextFormattedCitation":"(Hidayati, 2021)","previouslyFormattedCitation":"(Hidayati, 2021)"},"properties":{"noteIndex":0},"schema":"https://github.com/citation-style-language/schema/raw/master/csl-citation.json"}</w:instrText>
      </w:r>
      <w:r>
        <w:fldChar w:fldCharType="separate"/>
      </w:r>
      <w:r>
        <w:rPr>
          <w:noProof/>
        </w:rPr>
        <w:t>(Hidayati, 2021)</w:t>
      </w:r>
      <w:r>
        <w:fldChar w:fldCharType="end"/>
      </w:r>
      <w:r>
        <w:t>. Di dalam</w:t>
      </w:r>
      <w:r>
        <w:t xml:space="preserve"> </w:t>
      </w:r>
      <w:r>
        <w:rPr>
          <w:lang w:val="en-US"/>
        </w:rPr>
        <w:t>I</w:t>
      </w:r>
      <w:r>
        <w:t xml:space="preserve">slam, umat manusia dilarang untuk menyalurkan hasrat seksualnya secara bebas. Karena itulah, </w:t>
      </w:r>
      <w:r>
        <w:rPr>
          <w:lang w:val="en-US"/>
        </w:rPr>
        <w:t>I</w:t>
      </w:r>
      <w:r>
        <w:t xml:space="preserve">slam mengatur hasrat seksual tersebut dengan menyerukan kepada pernikahan </w:t>
      </w:r>
      <w:r>
        <w:fldChar w:fldCharType="begin"/>
      </w:r>
      <w:r>
        <w:instrText>ADDIN CSL_CITATION {"citationItems":[{"id":"ITEM-1","itemData":{"abstract":"Al-Qaradaw</w:instrText>
      </w:r>
      <w:r>
        <w:instrText>i is among the most prominent Muslim-scholars nowadays. He mastered in many aspects of Islamic knowledge, including the discussion of al-halal (the lawful) and al-haram (the prohibited). This article tend to scrutinize al-Qaradawi \" s principles in determ</w:instrText>
      </w:r>
      <w:r>
        <w:instrText>ining the aspects of al-halal and al-haram by analyzing his book 'al-Halal wa al-Haram fi al-Islam' (The Lawful and The Prohibited in Islam). Eventually, there are nine main principles of al-halal and al-haram noticeable in al-Qaradawi \" s work that are s</w:instrText>
      </w:r>
      <w:r>
        <w:instrText>upported with arguments and evidences.","author":[{"dropping-particle":"","family":"Rosele","given":"M.I.","non-dropping-particle":"","parse-names":false,"suffix":""},{"dropping-particle":"","family":"Syed Jaafar","given":"S.M.","non-dropping-particle":"",</w:instrText>
      </w:r>
      <w:r>
        <w:instrText>"parse-names":false,"suffix":""},{"dropping-particle":"","family":"Ramli","given":"M.A.","non-dropping-particle":"","parse-names":false,"suffix":""}],"container-title":"Halalan Thoyyiban Perspektif Malaysia","id":"ITEM-1","issued":{"date-parts":[["2013"]]}</w:instrText>
      </w:r>
      <w:r>
        <w:instrText>,"title":"Prinsip-Prinsip Halal Dan Haram Menurut Yusuf Al-Qaradawi","type":"article-journal"},"uris":["http://www.mendeley.com/documents/?uuid=e173a0e8-2c4e-3cd1-b25f-a0b6965b8189","http://www.mendeley.com/documents/?uuid=19712584-e13a-4d80-8a17-40d766f97</w:instrText>
      </w:r>
      <w:r>
        <w:instrText>774"]}],"mendeley":{"formattedCitation":"(Rosele et al., 2013)","plainTextFormattedCitation":"(Rosele et al., 2013)","previouslyFormattedCitation":"(Rosele et al., 2013)"},"properties":{"noteIndex":0},"schema":"https://github.com/citation-style-language/sc</w:instrText>
      </w:r>
      <w:r>
        <w:instrText>hema/raw/master/csl-citation.json"}</w:instrText>
      </w:r>
      <w:r>
        <w:fldChar w:fldCharType="separate"/>
      </w:r>
      <w:r>
        <w:rPr>
          <w:noProof/>
        </w:rPr>
        <w:t>(Rosele et al., 2013)</w:t>
      </w:r>
      <w:r>
        <w:fldChar w:fldCharType="end"/>
      </w:r>
      <w:r>
        <w:t xml:space="preserve">. </w:t>
      </w:r>
    </w:p>
    <w:p w14:paraId="073FA219" w14:textId="77777777" w:rsidR="00EA1C6A" w:rsidRDefault="00EB6EAB">
      <w:pPr>
        <w:spacing w:after="0" w:line="240" w:lineRule="auto"/>
        <w:ind w:firstLine="567"/>
        <w:jc w:val="both"/>
      </w:pPr>
      <w:r>
        <w:t>Pernikahan adalah penyatuan dua jiwa yang berbeda jenis menjadi satu kesatuan yang utuh dalam mewujudkan kesempurnaan hidup. Pernikahan diartikan pula dengan suatu janji suci untuk hidup bersama</w:t>
      </w:r>
      <w:r>
        <w:t xml:space="preserve"> berstatus sebagai suami-istri dengan tujuan untuk memenuhi petunjuk agama, mengikuti sunah Nabi dalam rangka mendirikan keluarga yang harmonis, sejahtera dan bahagia. Harmonis dalam menjalankan hak dan kewajiban sebagai suami istri,  sejahtera dalam menci</w:t>
      </w:r>
      <w:r>
        <w:t xml:space="preserve">ptakan ketenangan lahir dan batin sehingga timbullah kebahagiaan </w:t>
      </w:r>
      <w:r>
        <w:fldChar w:fldCharType="begin"/>
      </w:r>
      <w:r>
        <w:instrText>ADDIN CSL_CITATION {"citationItems":[{"id":"ITEM-1","itemData":{"author":[{"dropping-particle":"","family":"Anwar","given":"Saeful","non-dropping-particle":"","parse-names":false,"suffix":""}</w:instrText>
      </w:r>
      <w:r>
        <w:instrText>],"container-title":"UIN Walisongo","id":"ITEM-1","issued":{"date-parts":[["2015"]]},"title":"Tinjauan Hukum Islam Terhadap Perceraian Atas Kehendak Orang Tua (Studi Kasus di Desa Grinting Kecamatan Bulakamba Kabupaten Brebes)","type":"article-journal"},"u</w:instrText>
      </w:r>
      <w:r>
        <w:instrText>ris":["http://www.mendeley.com/documents/?uuid=910520a1-a2c5-4e88-8a79-ddae49ccd566","http://www.mendeley.com/documents/?uuid=c1e10f17-4d84-45df-a28d-fdec518ce864"]}],"mendeley":{"formattedCitation":"(Anwar, 2015)","plainTextFormattedCitation":"(Anwar, 201</w:instrText>
      </w:r>
      <w:r>
        <w:instrText>5)","previouslyFormattedCitation":"(Anwar, 2015)"},"properties":{"noteIndex":0},"schema":"https://github.com/citation-style-language/schema/raw/master/csl-citation.json"}</w:instrText>
      </w:r>
      <w:r>
        <w:fldChar w:fldCharType="separate"/>
      </w:r>
      <w:r>
        <w:rPr>
          <w:noProof/>
        </w:rPr>
        <w:t>(Anwar, 2015)</w:t>
      </w:r>
      <w:r>
        <w:fldChar w:fldCharType="end"/>
      </w:r>
      <w:r>
        <w:t xml:space="preserve">. </w:t>
      </w:r>
    </w:p>
    <w:p w14:paraId="2F3A46B7" w14:textId="77777777" w:rsidR="00EA1C6A" w:rsidRDefault="00EB6EAB">
      <w:pPr>
        <w:spacing w:after="0" w:line="240" w:lineRule="auto"/>
        <w:ind w:firstLine="567"/>
        <w:jc w:val="both"/>
      </w:pPr>
      <w:r>
        <w:t>Syari’at Islam menjadikan pernikahan sebagai suatu hubungan yang ag</w:t>
      </w:r>
      <w:r>
        <w:t xml:space="preserve">ung, suci dan kokoh. Sebagaimana terdapat dalam al-Qur’an istilah pertalian itu dengan </w:t>
      </w:r>
      <w:r>
        <w:rPr>
          <w:i/>
          <w:iCs/>
          <w:lang w:val="en-US"/>
        </w:rPr>
        <w:t>mi</w:t>
      </w:r>
      <w:r>
        <w:rPr>
          <w:i/>
          <w:iCs/>
        </w:rPr>
        <w:t xml:space="preserve">tsaq ghalidz </w:t>
      </w:r>
      <w:r>
        <w:t>(perjanjian yang agung</w:t>
      </w:r>
      <w:r>
        <w:rPr>
          <w:lang w:val="en-US"/>
        </w:rPr>
        <w:t>)</w:t>
      </w:r>
      <w:r>
        <w:t xml:space="preserve"> dalam al-Qur’an surat </w:t>
      </w:r>
      <w:r>
        <w:rPr>
          <w:i/>
          <w:iCs/>
        </w:rPr>
        <w:t xml:space="preserve">an-Nisa’ </w:t>
      </w:r>
      <w:r>
        <w:t xml:space="preserve">ayat 21 menyatakan: </w:t>
      </w:r>
    </w:p>
    <w:p w14:paraId="69B7A5B5" w14:textId="77777777" w:rsidR="00EA1C6A" w:rsidRDefault="00EA1C6A">
      <w:pPr>
        <w:spacing w:after="0" w:line="240" w:lineRule="auto"/>
        <w:ind w:firstLine="567"/>
        <w:jc w:val="both"/>
        <w:rPr>
          <w:rtl/>
        </w:rPr>
      </w:pPr>
    </w:p>
    <w:p w14:paraId="455CF8AE" w14:textId="77777777" w:rsidR="00EA1C6A" w:rsidRDefault="00EB6EAB">
      <w:pPr>
        <w:spacing w:after="0" w:line="240" w:lineRule="auto"/>
        <w:ind w:firstLine="720"/>
        <w:jc w:val="right"/>
        <w:rPr>
          <w:rtl/>
        </w:rPr>
      </w:pPr>
      <w:r>
        <w:rPr>
          <w:rtl/>
        </w:rPr>
        <w:t>وَكَيْفَ تَأْخُذُونَهُ وَقَدْ أَفْضَى بَعْضُكُمْ إِلَى بَعْضٍ وَأَخَذْنَ مِنْ</w:t>
      </w:r>
      <w:r>
        <w:rPr>
          <w:rtl/>
        </w:rPr>
        <w:t>كُمْ مِيثَاقًا غَلِيظًا [النساء : 21]</w:t>
      </w:r>
    </w:p>
    <w:p w14:paraId="1ABD0294" w14:textId="77777777" w:rsidR="00EA1C6A" w:rsidRDefault="00EA1C6A">
      <w:pPr>
        <w:spacing w:after="0" w:line="240" w:lineRule="auto"/>
        <w:ind w:firstLine="720"/>
      </w:pPr>
    </w:p>
    <w:p w14:paraId="6018B9A9" w14:textId="77777777" w:rsidR="00EA1C6A" w:rsidRDefault="00EB6EAB">
      <w:pPr>
        <w:spacing w:after="0" w:line="240" w:lineRule="auto"/>
        <w:ind w:firstLine="567"/>
        <w:jc w:val="both"/>
      </w:pPr>
      <w:r>
        <w:t>Artinya: “Bagaimana kamu akan mengambilnya kembali, Padahal sebagian kamu telah bergaul (bercampur) dengan yang lain sebagai suami-isteri, mereka (istri-istrimu) telah mengambil dari kamu perjanjian yang kuat”</w:t>
      </w:r>
      <w:r>
        <w:rPr>
          <w:rtl/>
        </w:rPr>
        <w:t xml:space="preserve"> </w:t>
      </w:r>
      <w:r>
        <w:rPr>
          <w:rtl/>
        </w:rPr>
        <w:fldChar w:fldCharType="begin"/>
      </w:r>
      <w:r>
        <w:instrText>ADDIN C</w:instrText>
      </w:r>
      <w:r>
        <w:instrText>SL_CITATION {"citationItems":[{"id":"ITEM-1","itemData":{"author":[{"dropping-particle":"","family":"Indonesia","given":"Yayasan Penyelenggara Penerjemah / Penafsir Al-Qur‟an Departemen Agama Republik","non-dropping-particle":"","parse-names":false,"suffix</w:instrText>
      </w:r>
      <w:r>
        <w:instrText>":""}],"id":"ITEM-1","issued":{"date-parts":[["2009"]]},"number-of-pages":"81","publisher":"Syamil Qur‟an","publisher-place":"Bandung","title":"Al-Qur’an dan Terjemahnya","type":"book"},"uris":["http://www.mendeley.com/documents/?uuid=1f646cbd-2213-4f38-96</w:instrText>
      </w:r>
      <w:r>
        <w:instrText>61-34598d66be03","http://www.mendeley.com/documents/?uuid=c651c317-3132-4a10-ab5d-e9b75077cfb3"]}],"mendeley":{"formattedCitation":"(Indonesia, 2009)","plainTextFormattedCitation":"(Indonesia, 2009)","previouslyFormattedCitation":"(Indonesia, 2009)"},"prop</w:instrText>
      </w:r>
      <w:r>
        <w:instrText>erties":{"noteIndex":0},"schema":"https://github.com/citation-style-language/schema/raw/master/csl-citation.json"}</w:instrText>
      </w:r>
      <w:r>
        <w:rPr>
          <w:rtl/>
        </w:rPr>
        <w:fldChar w:fldCharType="separate"/>
      </w:r>
      <w:r>
        <w:rPr>
          <w:noProof/>
        </w:rPr>
        <w:t>(Indonesia, 2009)</w:t>
      </w:r>
      <w:r>
        <w:rPr>
          <w:rtl/>
        </w:rPr>
        <w:fldChar w:fldCharType="end"/>
      </w:r>
      <w:r>
        <w:t xml:space="preserve">. </w:t>
      </w:r>
    </w:p>
    <w:p w14:paraId="2F9776B1" w14:textId="77777777" w:rsidR="00EA1C6A" w:rsidRDefault="00EA1C6A">
      <w:pPr>
        <w:spacing w:after="0" w:line="240" w:lineRule="auto"/>
        <w:ind w:firstLine="720"/>
      </w:pPr>
    </w:p>
    <w:p w14:paraId="60B12629" w14:textId="77777777" w:rsidR="00EA1C6A" w:rsidRDefault="00EB6EAB">
      <w:pPr>
        <w:spacing w:after="0" w:line="240" w:lineRule="auto"/>
        <w:ind w:firstLine="720"/>
        <w:jc w:val="both"/>
      </w:pPr>
      <w:r>
        <w:rPr>
          <w:lang w:val="en-US"/>
        </w:rPr>
        <w:t>S</w:t>
      </w:r>
      <w:r>
        <w:t>uami istri wajib menjaga hubungan pernikahan dan tidak sepantasnya memutuskan dan merusak tali pernikahan. Meskipun d</w:t>
      </w:r>
      <w:r>
        <w:t xml:space="preserve">alam hukum Islam perceraian merupakan perbuatan halal namun dibenci oleh Allah. Allah memang membenci perceraian akan tetapi apabila dengan mempertahankan pernikahan itu akan lebih banyak </w:t>
      </w:r>
      <w:r>
        <w:rPr>
          <w:i/>
          <w:iCs/>
        </w:rPr>
        <w:t xml:space="preserve">madhorot </w:t>
      </w:r>
      <w:r>
        <w:t xml:space="preserve">daripada manfaat, maka perceraian tersebut diperbolehkan </w:t>
      </w:r>
      <w:r>
        <w:fldChar w:fldCharType="begin"/>
      </w:r>
      <w:r>
        <w:instrText>AD</w:instrText>
      </w:r>
      <w:r>
        <w:instrText>DIN CSL_CITATION {"citationItems":[{"id":"ITEM-1","itemData":{"ISSN":"2087-2089","author":[{"dropping-particle":"","family":"Rodliyah","given":"Nunung","non-dropping-particle":"","parse-names":false,"suffix":""}],"container-title":"Keadilan Progresif","id"</w:instrText>
      </w:r>
      <w:r>
        <w:instrText>:"ITEM-1","issue":"1","issued":{"date-parts":[["2014"]]},"title":"Akibat Hukum Perceraian Berdasarkan Undang-Undang Nomor 1 Tahun 1974 Tentang Perkawinan","type":"article-journal","volume":"5"},"uris":["http://www.mendeley.com/documents/?uuid=c7aeded6-47bb</w:instrText>
      </w:r>
      <w:r>
        <w:instrText>-4c5a-bdaa-55970e9f19bc"]}],"mendeley":{"formattedCitation":"(Rodliyah, 2014)","plainTextFormattedCitation":"(Rodliyah, 2014)","previouslyFormattedCitation":"(Rodliyah, 2014)"},"properties":{"noteIndex":0},"schema":"https://github.com/citation-style-langua</w:instrText>
      </w:r>
      <w:r>
        <w:instrText>ge/schema/raw/master/csl-citation.json"}</w:instrText>
      </w:r>
      <w:r>
        <w:fldChar w:fldCharType="separate"/>
      </w:r>
      <w:r>
        <w:rPr>
          <w:noProof/>
        </w:rPr>
        <w:t>(Rodliyah, 2014)</w:t>
      </w:r>
      <w:r>
        <w:fldChar w:fldCharType="end"/>
      </w:r>
      <w:r>
        <w:t>.</w:t>
      </w:r>
      <w:r>
        <w:rPr>
          <w:lang w:val="en-US"/>
        </w:rPr>
        <w:t xml:space="preserve"> </w:t>
      </w:r>
      <w:r>
        <w:t xml:space="preserve">Menurut hukum Islam, istilah perceraian disebut sebagai </w:t>
      </w:r>
      <w:r>
        <w:rPr>
          <w:i/>
          <w:iCs/>
        </w:rPr>
        <w:t xml:space="preserve">talaq. Talaq </w:t>
      </w:r>
      <w:r>
        <w:t xml:space="preserve">sudah ada pada zaman Rasulullah dan para </w:t>
      </w:r>
      <w:r>
        <w:rPr>
          <w:lang w:val="en-US"/>
        </w:rPr>
        <w:t>S</w:t>
      </w:r>
      <w:r>
        <w:t xml:space="preserve">ahabat </w:t>
      </w:r>
      <w:r>
        <w:fldChar w:fldCharType="begin"/>
      </w:r>
      <w:r>
        <w:instrText>ADDIN CSL_CITATION {"citationItems":[{"id":"ITEM-1","itemData":{"author":[{"d</w:instrText>
      </w:r>
      <w:r>
        <w:instrText>ropping-particle":"","family":"Anwar","given":"Saeful","non-dropping-particle":"","parse-names":false,"suffix":""}],"container-title":"UIN Walisongo","id":"ITEM-1","issued":{"date-parts":[["2015"]]},"title":"Tinjauan Hukum Islam Terhadap Perceraian Atas Ke</w:instrText>
      </w:r>
      <w:r>
        <w:instrText>hendak Orang Tua (Studi Kasus di Desa Grinting Kecamatan Bulakamba Kabupaten Brebes)","type":"article-journal"},"uris":["http://www.mendeley.com/documents/?uuid=c1e10f17-4d84-45df-a28d-fdec518ce864","http://www.mendeley.com/documents/?uuid=910520a1-a2c5-4e</w:instrText>
      </w:r>
      <w:r>
        <w:instrText>88-8a79-ddae49ccd566"]}],"mendeley":{"formattedCitation":"(Anwar, 2015)","plainTextFormattedCitation":"(Anwar, 2015)","previouslyFormattedCitation":"(Anwar, 2015)"},"properties":{"noteIndex":0},"schema":"https://github.com/citation-style-language/schema/ra</w:instrText>
      </w:r>
      <w:r>
        <w:instrText>w/master/csl-citation.json"}</w:instrText>
      </w:r>
      <w:r>
        <w:fldChar w:fldCharType="separate"/>
      </w:r>
      <w:r>
        <w:rPr>
          <w:noProof/>
        </w:rPr>
        <w:t>(Anwar, 2015)</w:t>
      </w:r>
      <w:r>
        <w:fldChar w:fldCharType="end"/>
      </w:r>
      <w:r>
        <w:t>. Talak dapat berarti sebagai menghilangkan ikatan p</w:t>
      </w:r>
      <w:r w:rsidRPr="00EB6EAB">
        <w:t>ernikahan</w:t>
      </w:r>
      <w:r>
        <w:t xml:space="preserve"> atau mengurangi keterikatannya dengan menggunakan ucapan tertentu, melepaskan ikatan pe</w:t>
      </w:r>
      <w:r w:rsidRPr="00EB6EAB">
        <w:t xml:space="preserve">nikahan </w:t>
      </w:r>
      <w:r>
        <w:t xml:space="preserve">dan mengakhiri hubungan suami istri, serta </w:t>
      </w:r>
      <w:r>
        <w:t>melepaskan ikatan per</w:t>
      </w:r>
      <w:r w:rsidRPr="00EB6EAB">
        <w:t>nikahan</w:t>
      </w:r>
      <w:r>
        <w:t xml:space="preserve"> dengan ucapan talak atau yang sepadan dengan itu </w:t>
      </w:r>
      <w:r>
        <w:fldChar w:fldCharType="begin"/>
      </w:r>
      <w:r>
        <w:instrText>ADDIN CSL_CITATION {"citationItems":[{"id":"ITEM-1","itemData":{"author":[{"dropping-particle":"","family":"Hamid","given":"H. Zahri","non-dropping-particle":"","parse-names":fal</w:instrText>
      </w:r>
      <w:r>
        <w:instrText>se,"suffix":""}],"id":"ITEM-1","issued":{"date-parts":[["1988"]]},"publisher":"Bani Cipta","publisher-place":"Yogyakarta","title":"Pokok-Pokok Hukum Perkawinan Islam dan Undang-Undang Perkawinan di Indonesia.","type":"book"},"uris":["http://www.mendeley.co</w:instrText>
      </w:r>
      <w:r>
        <w:instrText>m/documents/?uuid=00370a9c-4070-4b65-9156-226a9657fbf2","http://www.mendeley.com/documents/?uuid=148a31d0-95a7-4a2c-b132-fc2db70b717d"]}],"mendeley":{"formattedCitation":"(Hamid, 1988)","plainTextFormattedCitation":"(Hamid, 1988)","previouslyFormattedCitat</w:instrText>
      </w:r>
      <w:r>
        <w:instrText>ion":"(Hamid, 1988)"},"properties":{"noteIndex":0},"schema":"https://github.com/citation-style-language/schema/raw/master/csl-citation.json"}</w:instrText>
      </w:r>
      <w:r>
        <w:fldChar w:fldCharType="separate"/>
      </w:r>
      <w:r>
        <w:rPr>
          <w:noProof/>
        </w:rPr>
        <w:t>(Hamid, 1988)</w:t>
      </w:r>
      <w:r>
        <w:fldChar w:fldCharType="end"/>
      </w:r>
      <w:r>
        <w:t>,</w:t>
      </w:r>
    </w:p>
    <w:p w14:paraId="0711E623" w14:textId="77777777" w:rsidR="00EA1C6A" w:rsidRDefault="00EB6EAB">
      <w:pPr>
        <w:spacing w:after="0" w:line="240" w:lineRule="auto"/>
        <w:ind w:firstLine="567"/>
        <w:jc w:val="both"/>
      </w:pPr>
      <w:r>
        <w:t xml:space="preserve">Mengenai perceraian, Rasulullah bersabda: </w:t>
      </w:r>
    </w:p>
    <w:p w14:paraId="54B68E20" w14:textId="77777777" w:rsidR="00EA1C6A" w:rsidRDefault="00EA1C6A">
      <w:pPr>
        <w:spacing w:after="0" w:line="240" w:lineRule="auto"/>
        <w:ind w:firstLine="567"/>
        <w:jc w:val="both"/>
      </w:pPr>
    </w:p>
    <w:p w14:paraId="7A77516A" w14:textId="77777777" w:rsidR="00EA1C6A" w:rsidRDefault="00EB6EAB">
      <w:pPr>
        <w:pStyle w:val="ListParagraph"/>
        <w:spacing w:after="0" w:line="240" w:lineRule="auto"/>
        <w:ind w:left="786" w:firstLine="300"/>
        <w:jc w:val="right"/>
      </w:pPr>
      <w:r>
        <w:rPr>
          <w:rtl/>
        </w:rPr>
        <w:t>سنن ابن ماجة ـ محقق ومشكول</w:t>
      </w:r>
      <w:r>
        <w:t xml:space="preserve"> - (3 / 180)</w:t>
      </w:r>
    </w:p>
    <w:p w14:paraId="4E7B5002" w14:textId="77777777" w:rsidR="00EA1C6A" w:rsidRDefault="00EB6EAB">
      <w:pPr>
        <w:pStyle w:val="ListParagraph"/>
        <w:spacing w:after="0" w:line="240" w:lineRule="auto"/>
        <w:ind w:left="786" w:firstLine="300"/>
        <w:jc w:val="right"/>
        <w:rPr>
          <w:rtl/>
        </w:rPr>
      </w:pPr>
      <w:r>
        <w:rPr>
          <w:rtl/>
        </w:rPr>
        <w:t>حَدَّثَنَا كَث</w:t>
      </w:r>
      <w:r>
        <w:rPr>
          <w:rtl/>
        </w:rPr>
        <w:t>ِيرُ بْنُ عُبَيْدٍ الْحِمْصِيُّ ، حَدَّثَنَا مُحَمَّدُ بْنُ خَالِدٍ ، عَنْ عُبَيْدِ اللهِ بْنِ الْوَلِيدِ الْوَصَّافِيِّ ، عَنْ مُحَارِبِ بْنِ دِثَارٍ ، عَنْ عَبْدِ اللهِ بْنِ عُمَرَ ، قَالَ : قَالَ رَسُولُ اللهِ صَلَّى الله عَليْهِ وسَلَّمَ : أَبْغَضُ الْ</w:t>
      </w:r>
      <w:r>
        <w:rPr>
          <w:rtl/>
        </w:rPr>
        <w:t>حَلاَلِ إِلَى اللهِ الطَّلاَقُ</w:t>
      </w:r>
    </w:p>
    <w:p w14:paraId="6BB94A58" w14:textId="77777777" w:rsidR="00EA1C6A" w:rsidRDefault="00EA1C6A">
      <w:pPr>
        <w:spacing w:after="0" w:line="240" w:lineRule="auto"/>
        <w:ind w:firstLine="720"/>
        <w:jc w:val="both"/>
      </w:pPr>
    </w:p>
    <w:p w14:paraId="3E660835" w14:textId="77777777" w:rsidR="00EA1C6A" w:rsidRDefault="00EB6EAB">
      <w:pPr>
        <w:spacing w:after="0" w:line="240" w:lineRule="auto"/>
        <w:ind w:firstLine="567"/>
        <w:jc w:val="both"/>
      </w:pPr>
      <w:r>
        <w:t>Telah menceritakan kepada kami Katsir bin Ubaidil al-Mihsi, telah menceritakan kepada kami Muhammad bin Kholid, dari Ubaidillah bin walid al-</w:t>
      </w:r>
      <w:r>
        <w:lastRenderedPageBreak/>
        <w:t xml:space="preserve">Washofi, dari Muharib bin Ditsar, dari Abdillah bin Umar, telah berkata Rasulullah </w:t>
      </w:r>
      <w:r>
        <w:t xml:space="preserve">SAW: perbuatan halal yang paling dimurkai oleh Allah ialah menjatuhkan </w:t>
      </w:r>
      <w:r>
        <w:rPr>
          <w:i/>
          <w:iCs/>
        </w:rPr>
        <w:t>thalaq</w:t>
      </w:r>
      <w:r>
        <w:t xml:space="preserve">. </w:t>
      </w:r>
    </w:p>
    <w:p w14:paraId="6B55A501" w14:textId="77777777" w:rsidR="00EA1C6A" w:rsidRDefault="00EA1C6A">
      <w:pPr>
        <w:spacing w:after="0" w:line="240" w:lineRule="auto"/>
        <w:ind w:firstLine="720"/>
        <w:jc w:val="both"/>
      </w:pPr>
    </w:p>
    <w:p w14:paraId="4FA809B4" w14:textId="77777777" w:rsidR="00EA1C6A" w:rsidRDefault="00EB6EAB">
      <w:pPr>
        <w:spacing w:after="0" w:line="240" w:lineRule="auto"/>
        <w:ind w:firstLine="720"/>
        <w:jc w:val="both"/>
      </w:pPr>
      <w:r>
        <w:t>Hadis ini diriwayatkan Abu Dawud (2</w:t>
      </w:r>
      <w:r>
        <w:rPr>
          <w:lang w:val="en-US"/>
        </w:rPr>
        <w:t>-</w:t>
      </w:r>
      <w:r>
        <w:t>225) dan Ibnu Majah (1</w:t>
      </w:r>
      <w:r>
        <w:rPr>
          <w:lang w:val="en-US"/>
        </w:rPr>
        <w:t>-</w:t>
      </w:r>
      <w:r>
        <w:t xml:space="preserve">650) dari Abdullah bin Umar. Shahih menurut Al-Hakim dan as-Suyuthi </w:t>
      </w:r>
      <w:r>
        <w:fldChar w:fldCharType="begin"/>
      </w:r>
      <w:r>
        <w:instrText>ADDIN CSL_CITATION {"citationItems":[{"id":"ITEM</w:instrText>
      </w:r>
      <w:r>
        <w:instrText>-1","itemData":{"author":[{"dropping-particle":"","family":"Syaikh Al-Munawi","given":"","non-dropping-particle":"","parse-names":false,"suffix":""}],"id":"ITEM-1","issued":{"date-parts":[["0"]]},"publisher":"DKi Beirut","title":"Faidh al-Qadir Syarh al-Ja</w:instrText>
      </w:r>
      <w:r>
        <w:instrText>mi' al-shaghir.","type":"book"},"uris":["http://www.mendeley.com/documents/?uuid=f30ee94c-0503-40ff-b8f2-57eab2beaac0","http://www.mendeley.com/documents/?uuid=9e761a8c-ce4c-4f90-8c47-d5fbbc1d6647"]}],"mendeley":{"formattedCitation":"(Syaikh Al-Munawi, n.d</w:instrText>
      </w:r>
      <w:r>
        <w:instrText>.)","plainTextFormattedCitation":"(Syaikh Al-Munawi, n.d.)","previouslyFormattedCitation":"(Syaikh Al-Munawi, n.d.)"},"properties":{"noteIndex":0},"schema":"https://github.com/citation-style-language/schema/raw/master/csl-citation.json"}</w:instrText>
      </w:r>
      <w:r>
        <w:fldChar w:fldCharType="separate"/>
      </w:r>
      <w:r>
        <w:rPr>
          <w:noProof/>
        </w:rPr>
        <w:t xml:space="preserve">(Syaikh Al-Munawi, </w:t>
      </w:r>
      <w:r>
        <w:rPr>
          <w:noProof/>
        </w:rPr>
        <w:t>n.d.)</w:t>
      </w:r>
      <w:r>
        <w:fldChar w:fldCharType="end"/>
      </w:r>
      <w:r>
        <w:rPr>
          <w:lang w:val="en-US"/>
        </w:rPr>
        <w:t>. Daripada itu, t</w:t>
      </w:r>
      <w:r>
        <w:t xml:space="preserve">erdapat riwayat lain yang menjelaskan mengenai perceraian, Rasulullah bersabda: </w:t>
      </w:r>
    </w:p>
    <w:p w14:paraId="7C891F6B" w14:textId="77777777" w:rsidR="00EA1C6A" w:rsidRDefault="00EA1C6A">
      <w:pPr>
        <w:spacing w:after="0" w:line="240" w:lineRule="auto"/>
        <w:ind w:firstLine="720"/>
        <w:jc w:val="both"/>
      </w:pPr>
    </w:p>
    <w:p w14:paraId="338754B1" w14:textId="77777777" w:rsidR="00EA1C6A" w:rsidRDefault="00EB6EAB">
      <w:pPr>
        <w:spacing w:after="0" w:line="240" w:lineRule="auto"/>
        <w:ind w:left="720" w:firstLine="366"/>
        <w:jc w:val="right"/>
      </w:pPr>
      <w:r>
        <w:rPr>
          <w:rtl/>
        </w:rPr>
        <w:t>سنن أبي داود ـ محقق وبتعليق الألباني</w:t>
      </w:r>
      <w:r>
        <w:t xml:space="preserve"> - (2 / 220)</w:t>
      </w:r>
    </w:p>
    <w:p w14:paraId="69C8D7D9" w14:textId="77777777" w:rsidR="00EA1C6A" w:rsidRDefault="00EB6EAB">
      <w:pPr>
        <w:spacing w:after="0" w:line="240" w:lineRule="auto"/>
        <w:ind w:left="720" w:firstLine="366"/>
        <w:jc w:val="right"/>
        <w:rPr>
          <w:rtl/>
        </w:rPr>
      </w:pPr>
      <w:r>
        <w:rPr>
          <w:rtl/>
        </w:rPr>
        <w:t xml:space="preserve">حَدَّثَنَا أَحْمَدُ بْنُ يُونُسَ حَدَّثَنَا مُعَرِّفٌ عَنْ مُحَارِبٍ قَالَ قَالَ رَسُولُ </w:t>
      </w:r>
      <w:r>
        <w:rPr>
          <w:rtl/>
        </w:rPr>
        <w:t>اللَّهِ -صلى الله عليه وسلم- « مَا أَحَلَّ اللَّهُ شَيْئًا أَبْغَضَ إِلَيْهِ مِنَ الطَّلاَقِ«</w:t>
      </w:r>
    </w:p>
    <w:p w14:paraId="590D9FF5" w14:textId="77777777" w:rsidR="00EA1C6A" w:rsidRDefault="00EA1C6A">
      <w:pPr>
        <w:spacing w:after="0" w:line="240" w:lineRule="auto"/>
        <w:ind w:firstLine="720"/>
        <w:jc w:val="both"/>
      </w:pPr>
    </w:p>
    <w:p w14:paraId="7ABE6B11" w14:textId="77777777" w:rsidR="00EA1C6A" w:rsidRDefault="00EB6EAB">
      <w:pPr>
        <w:spacing w:after="0" w:line="240" w:lineRule="auto"/>
        <w:ind w:firstLine="720"/>
        <w:jc w:val="both"/>
      </w:pPr>
      <w:r>
        <w:t>Telah menceritakan kepada kami Ahmad bin Yunus, telah menceritakan kepada kami Muarrif dari Muharib berkata, telah bersabda Rasulullah: Perkara halal yang dibenc</w:t>
      </w:r>
      <w:r>
        <w:t xml:space="preserve">i oleh Allah adalah cerai. </w:t>
      </w:r>
    </w:p>
    <w:p w14:paraId="761E6F0C" w14:textId="77777777" w:rsidR="00EA1C6A" w:rsidRDefault="00EA1C6A">
      <w:pPr>
        <w:spacing w:after="0" w:line="240" w:lineRule="auto"/>
        <w:ind w:firstLine="720"/>
        <w:jc w:val="both"/>
      </w:pPr>
    </w:p>
    <w:p w14:paraId="08971394" w14:textId="77777777" w:rsidR="00EA1C6A" w:rsidRDefault="00EB6EAB">
      <w:pPr>
        <w:spacing w:after="0" w:line="240" w:lineRule="auto"/>
        <w:ind w:firstLine="720"/>
        <w:jc w:val="both"/>
        <w:rPr>
          <w:i/>
          <w:iCs/>
        </w:rPr>
      </w:pPr>
      <w:r>
        <w:t xml:space="preserve">Al-Munawi mengatakan bahwa hadis ini </w:t>
      </w:r>
      <w:r>
        <w:rPr>
          <w:i/>
          <w:iCs/>
        </w:rPr>
        <w:t xml:space="preserve">shahih </w:t>
      </w:r>
      <w:r>
        <w:t>atau</w:t>
      </w:r>
      <w:r>
        <w:rPr>
          <w:i/>
          <w:iCs/>
        </w:rPr>
        <w:t xml:space="preserve"> hasan</w:t>
      </w:r>
      <w:r>
        <w:t xml:space="preserve"> dan diriwayatkan oleh al-Hakim No. 2794 </w:t>
      </w:r>
      <w:r>
        <w:fldChar w:fldCharType="begin"/>
      </w:r>
      <w:r>
        <w:instrText>ADDIN CSL_CITATION {"citationItems":[{"id":"ITEM-1","itemData":{"author":[{"dropping-particle":"","family":"Syaikh Al-Munawi","given</w:instrText>
      </w:r>
      <w:r>
        <w:instrText>":"","non-dropping-particle":"","parse-names":false,"suffix":""}],"id":"ITEM-1","issued":{"date-parts":[["0"]]},"publisher":"DKi Beirut","title":"Faidh al-Qadir Syarh al-Jami' al-shaghir.","type":"book"},"uris":["http://www.mendeley.com/documents/?uuid=9e7</w:instrText>
      </w:r>
      <w:r>
        <w:instrText>61a8c-ce4c-4f90-8c47-d5fbbc1d6647","http://www.mendeley.com/documents/?uuid=f30ee94c-0503-40ff-b8f2-57eab2beaac0"]}],"mendeley":{"formattedCitation":"(Syaikh Al-Munawi, n.d.)","plainTextFormattedCitation":"(Syaikh Al-Munawi, n.d.)","previouslyFormattedCita</w:instrText>
      </w:r>
      <w:r>
        <w:instrText>tion":"(Syaikh Al-Munawi, n.d.)"},"properties":{"noteIndex":0},"schema":"https://github.com/citation-style-language/schema/raw/master/csl-citation.json"}</w:instrText>
      </w:r>
      <w:r>
        <w:fldChar w:fldCharType="separate"/>
      </w:r>
      <w:r>
        <w:rPr>
          <w:noProof/>
        </w:rPr>
        <w:t>(Syaikh Al-Munawi, n.d.)</w:t>
      </w:r>
      <w:r>
        <w:fldChar w:fldCharType="end"/>
      </w:r>
      <w:r>
        <w:t>.</w:t>
      </w:r>
      <w:r>
        <w:rPr>
          <w:lang w:val="en-US"/>
        </w:rPr>
        <w:t xml:space="preserve"> </w:t>
      </w:r>
      <w:r>
        <w:t>Dari kedua hadis tersebut, jelas bahwasannya talak atau perceraian merupak</w:t>
      </w:r>
      <w:r>
        <w:t>an suatu perbuatan yang halal namun dibenci oleh Allah SWT.</w:t>
      </w:r>
      <w:r>
        <w:rPr>
          <w:lang w:val="en-US"/>
        </w:rPr>
        <w:t xml:space="preserve"> </w:t>
      </w:r>
      <w:r>
        <w:t xml:space="preserve">Menurut Sulaiman Rasjid dalam bukuya </w:t>
      </w:r>
      <w:r>
        <w:rPr>
          <w:i/>
          <w:iCs/>
        </w:rPr>
        <w:t xml:space="preserve">Fiqh Islam </w:t>
      </w:r>
      <w:r>
        <w:t xml:space="preserve">dilihat dari sisi maslahat dan </w:t>
      </w:r>
      <w:r>
        <w:rPr>
          <w:i/>
          <w:iCs/>
        </w:rPr>
        <w:t>mudhorot</w:t>
      </w:r>
      <w:r>
        <w:t xml:space="preserve">, hukum perceraian dibagi menjadi empat bagian, yaitu: wajib, makruh, sunah dan haram </w:t>
      </w:r>
      <w:r>
        <w:fldChar w:fldCharType="begin"/>
      </w:r>
      <w:r>
        <w:instrText>ADDIN CSL_CITATION {"ci</w:instrText>
      </w:r>
      <w:r>
        <w:instrText>tationItems":[{"id":"ITEM-1","itemData":{"author":[{"dropping-particle":"","family":"Rasjid","given":"Sulaiman","non-dropping-particle":"","parse-names":false,"suffix":""}],"id":"ITEM-1","issued":{"date-parts":[["1986"]]},"title":"Fiqh Islam","type":"book"</w:instrText>
      </w:r>
      <w:r>
        <w:instrText>},"uris":["http://www.mendeley.com/documents/?uuid=81c9f260-ac1a-4b85-a0e7-e48a629f941d","http://www.mendeley.com/documents/?uuid=53ab2453-d87f-46d5-82e5-a835c19d9f4c"]}],"mendeley":{"formattedCitation":"(Rasjid, 1986)","plainTextFormattedCitation":"(Rasji</w:instrText>
      </w:r>
      <w:r>
        <w:instrText>d, 1986)","previouslyFormattedCitation":"(Rasjid, 1986)"},"properties":{"noteIndex":0},"schema":"https://github.com/citation-style-language/schema/raw/master/csl-citation.json"}</w:instrText>
      </w:r>
      <w:r>
        <w:fldChar w:fldCharType="separate"/>
      </w:r>
      <w:r>
        <w:rPr>
          <w:noProof/>
        </w:rPr>
        <w:t>(Rasjid, 1986)</w:t>
      </w:r>
      <w:r>
        <w:fldChar w:fldCharType="end"/>
      </w:r>
      <w:r>
        <w:t>.</w:t>
      </w:r>
      <w:r>
        <w:rPr>
          <w:lang w:val="en-US"/>
        </w:rPr>
        <w:t xml:space="preserve"> </w:t>
      </w:r>
      <w:r>
        <w:rPr>
          <w:i/>
          <w:iCs/>
          <w:lang w:val="en-US"/>
        </w:rPr>
        <w:t>Pertama</w:t>
      </w:r>
      <w:r>
        <w:rPr>
          <w:lang w:val="en-US"/>
        </w:rPr>
        <w:t>, h</w:t>
      </w:r>
      <w:r>
        <w:t>ukum perceraian menjadi wajib apabila atas putusan</w:t>
      </w:r>
      <w:r>
        <w:t xml:space="preserve"> hakim dalam hal terjadinya perselisihan yang berkepanjangan antara suami dan istri sudah diadakan upaya perdamaian oleh dua orang hakim, selanjutnya kedua hakim sudah sepakat memandang perlu untuk diadakannya perceraian yang bersifat </w:t>
      </w:r>
      <w:r>
        <w:rPr>
          <w:i/>
          <w:iCs/>
        </w:rPr>
        <w:t xml:space="preserve">ba’in sughra </w:t>
      </w:r>
      <w:r>
        <w:rPr>
          <w:i/>
          <w:iCs/>
        </w:rPr>
        <w:fldChar w:fldCharType="begin"/>
      </w:r>
      <w:r>
        <w:rPr>
          <w:i/>
          <w:iCs/>
        </w:rPr>
        <w:instrText>ADDIN CS</w:instrText>
      </w:r>
      <w:r>
        <w:rPr>
          <w:i/>
          <w:iCs/>
        </w:rPr>
        <w:instrText>L_CITATION {"citationItems":[{"id":"ITEM-1","itemData":{"author":[{"dropping-particle":"","family":"Sudarsono","given":"","non-dropping-particle":"","parse-names":false,"suffix":""}],"id":"ITEM-1","issued":{"date-parts":[["2005"]]},"publisher":"Rineka Cipt</w:instrText>
      </w:r>
      <w:r>
        <w:rPr>
          <w:i/>
          <w:iCs/>
        </w:rPr>
        <w:instrText>a.","publisher-place":"Jakarta","title":"Hukum Perkawinan Nasional, Cet. 11","type":"book"},"uris":["http://www.mendeley.com/documents/?uuid=bdf21403-cdab-4589-95d8-511714b37e85","http://www.mendeley.com/documents/?uuid=85cbe49c-3670-4b9d-be7c-1c367f4b0b76</w:instrText>
      </w:r>
      <w:r>
        <w:rPr>
          <w:i/>
          <w:iCs/>
        </w:rPr>
        <w:instrText>"]}],"mendeley":{"formattedCitation":"(Sudarsono, 2005)","plainTextFormattedCitation":"(Sudarsono, 2005)","previouslyFormattedCitation":"(Sudarsono, 2005)"},"properties":{"noteIndex":0},"schema":"https://github.com/citation-style-language/schema/raw/master</w:instrText>
      </w:r>
      <w:r>
        <w:rPr>
          <w:i/>
          <w:iCs/>
        </w:rPr>
        <w:instrText>/csl-citation.json"}</w:instrText>
      </w:r>
      <w:r>
        <w:rPr>
          <w:i/>
          <w:iCs/>
        </w:rPr>
        <w:fldChar w:fldCharType="separate"/>
      </w:r>
      <w:r>
        <w:rPr>
          <w:iCs/>
          <w:noProof/>
        </w:rPr>
        <w:t>(Sudarsono, 2005)</w:t>
      </w:r>
      <w:r>
        <w:rPr>
          <w:i/>
          <w:iCs/>
        </w:rPr>
        <w:fldChar w:fldCharType="end"/>
      </w:r>
      <w:r>
        <w:rPr>
          <w:i/>
          <w:iCs/>
        </w:rPr>
        <w:t>.</w:t>
      </w:r>
    </w:p>
    <w:p w14:paraId="26D6BDC1" w14:textId="77777777" w:rsidR="00EA1C6A" w:rsidRDefault="00EB6EAB">
      <w:pPr>
        <w:spacing w:after="0" w:line="240" w:lineRule="auto"/>
        <w:ind w:firstLine="720"/>
        <w:jc w:val="both"/>
      </w:pPr>
      <w:r>
        <w:rPr>
          <w:i/>
          <w:iCs/>
          <w:lang w:val="en-US"/>
        </w:rPr>
        <w:t xml:space="preserve">Kedua, </w:t>
      </w:r>
      <w:r>
        <w:rPr>
          <w:lang w:val="en-US"/>
        </w:rPr>
        <w:t>h</w:t>
      </w:r>
      <w:r>
        <w:t xml:space="preserve">ukum perceraian menjadi haram apabila ikrar talak dilakukan tanpa adanya alasan yang jelas. Karena tidak ada kemaslahatan yang akan dicapai dari perbuatan cerai tersebut </w:t>
      </w:r>
      <w:r>
        <w:fldChar w:fldCharType="begin"/>
      </w:r>
      <w:r>
        <w:instrText xml:space="preserve">ADDIN CSL_CITATION </w:instrText>
      </w:r>
      <w:r>
        <w:instrText>{"citationItems":[{"id":"ITEM-1","itemData":{"author":[{"dropping-particle":"","family":"Sabiq","given":"Sayyid","non-dropping-particle":"","parse-names":false,"suffix":""}],"id":"ITEM-1","issued":{"date-parts":[["1978"]]},"publisher":"Al-Ma-'arif","publis</w:instrText>
      </w:r>
      <w:r>
        <w:instrText>her-place":"Bandung","title":"Fiqh Sunnah, Jil. VIII, Cet. 1.","type":"book"},"uris":["http://www.mendeley.com/documents/?uuid=1f38f425-0596-40ed-abfd-76310bd9dae2","http://www.mendeley.com/documents/?uuid=f760b6c8-ce3b-4588-96cc-fb4c7f564190"]}],"mendeley</w:instrText>
      </w:r>
      <w:r>
        <w:instrText>":{"formattedCitation":"(Sabiq, 1978)","plainTextFormattedCitation":"(Sabiq, 1978)","previouslyFormattedCitation":"(Sabiq, 1978)"},"properties":{"noteIndex":0},"schema":"https://github.com/citation-style-language/schema/raw/master/csl-citation.json"}</w:instrText>
      </w:r>
      <w:r>
        <w:fldChar w:fldCharType="separate"/>
      </w:r>
      <w:r>
        <w:rPr>
          <w:noProof/>
        </w:rPr>
        <w:t>(Sabiq</w:t>
      </w:r>
      <w:r>
        <w:rPr>
          <w:noProof/>
        </w:rPr>
        <w:t>, 1978)</w:t>
      </w:r>
      <w:r>
        <w:fldChar w:fldCharType="end"/>
      </w:r>
      <w:r>
        <w:t>.</w:t>
      </w:r>
      <w:r>
        <w:rPr>
          <w:lang w:val="en-US"/>
        </w:rPr>
        <w:t xml:space="preserve"> </w:t>
      </w:r>
      <w:r>
        <w:rPr>
          <w:i/>
          <w:iCs/>
          <w:lang w:val="en-US"/>
        </w:rPr>
        <w:t>Ketiga</w:t>
      </w:r>
      <w:r>
        <w:rPr>
          <w:lang w:val="en-US"/>
        </w:rPr>
        <w:t>, h</w:t>
      </w:r>
      <w:r>
        <w:t>ukum perceraian menjadi makruh yaitu atas dasar hukum asal dari talak itu sendiri.</w:t>
      </w:r>
      <w:r>
        <w:rPr>
          <w:lang w:val="en-US"/>
        </w:rPr>
        <w:t xml:space="preserve"> </w:t>
      </w:r>
      <w:r>
        <w:rPr>
          <w:i/>
          <w:iCs/>
          <w:lang w:val="en-US"/>
        </w:rPr>
        <w:t>Keempat</w:t>
      </w:r>
      <w:r>
        <w:rPr>
          <w:lang w:val="en-US"/>
        </w:rPr>
        <w:t>, h</w:t>
      </w:r>
      <w:r>
        <w:t>ukum perceraian menjadi sunah apabila suami tidak sanggup lagi membayar serta mencukupi kewajibannya (nafkah) terhadap keluarga atau seorang i</w:t>
      </w:r>
      <w:r>
        <w:t xml:space="preserve">stri tidak mampu menjaga kehormatan dirinya </w:t>
      </w:r>
      <w:r>
        <w:fldChar w:fldCharType="begin"/>
      </w:r>
      <w:r>
        <w:instrText>ADDIN CSL_CITATION {"citationItems":[{"id":"ITEM-1","itemData":{"author":[{"dropping-particle":"","family":"Rasjid","given":"Sulaiman","non-dropping-particle":"","parse-names":false,"suffix":""}],"id":"ITEM-1","i</w:instrText>
      </w:r>
      <w:r>
        <w:instrText>ssued":{"date-parts":[["1986"]]},"title":"Fiqh Islam","type":"book"},"uris":["http://www.mendeley.com/documents/?uuid=53ab2453-d87f-46d5-82e5-a835c19d9f4c","http://www.mendeley.com/documents/?uuid=81c9f260-ac1a-4b85-a0e7-e48a629f941d"]}],"mendeley":{"forma</w:instrText>
      </w:r>
      <w:r>
        <w:instrText>ttedCitation":"(Rasjid, 1986)","plainTextFormattedCitation":"(Rasjid, 1986)","previouslyFormattedCitation":"(Rasjid, 1986)"},"properties":{"noteIndex":0},"schema":"https://github.com/citation-style-language/schema/raw/master/csl-citation.json"}</w:instrText>
      </w:r>
      <w:r>
        <w:fldChar w:fldCharType="separate"/>
      </w:r>
      <w:r>
        <w:rPr>
          <w:noProof/>
        </w:rPr>
        <w:t>(Rasjid, 198</w:t>
      </w:r>
      <w:r>
        <w:rPr>
          <w:noProof/>
        </w:rPr>
        <w:t>6)</w:t>
      </w:r>
      <w:r>
        <w:fldChar w:fldCharType="end"/>
      </w:r>
    </w:p>
    <w:p w14:paraId="173A564E" w14:textId="77777777" w:rsidR="00EA1C6A" w:rsidRDefault="00EB6EAB">
      <w:pPr>
        <w:spacing w:after="0" w:line="240" w:lineRule="auto"/>
        <w:ind w:firstLine="720"/>
        <w:jc w:val="both"/>
      </w:pPr>
      <w:r>
        <w:t>Undang-Undang Nomor 1 Tahun 1974 Pasal 1 menjelaskan mengenai definisi perkawinan, yaitu suatu perbuatan yang mulia, karena dalam perkawinan terdapat ikatan lahir batin antara seorang laki-laki dan perempuan sebagai suami istri dengan tujuan membentu</w:t>
      </w:r>
      <w:r>
        <w:t xml:space="preserve">k rumah tangga yang bahagia, harmonis dengan mengharap </w:t>
      </w:r>
      <w:r>
        <w:rPr>
          <w:i/>
          <w:iCs/>
        </w:rPr>
        <w:t xml:space="preserve">ridho </w:t>
      </w:r>
      <w:r>
        <w:t xml:space="preserve">Allah SWT serta kekal berdasarkan ketuhanan yang maha esa </w:t>
      </w:r>
      <w:r>
        <w:fldChar w:fldCharType="begin"/>
      </w:r>
      <w:r>
        <w:instrText>ADDIN CSL_CITATION {"citationItems":[{"id":"ITEM-1","itemData":{"DOI":"10.32503/mizan.v8i2.669","ISSN":"2301-7295","abstract":"Undang-Und</w:instrText>
      </w:r>
      <w:r>
        <w:instrText>ang Nomor 1 Tahun 1974 memuat berbagai ketentuan tentang perkawinan dan perceraian. Perceraian dibebani berbagai persyaratan sebagaimana ditentukan dalam pasal 39 ayat (2) yang berbunyi: “Untuk melakukan perceraian harus ada cukup alasan bahwa suami isteri</w:instrText>
      </w:r>
      <w:r>
        <w:instrText xml:space="preserve"> itu dapat akan hidup rukun sebagai suami istri.” Dalam pasal 39 ayat (1) Undang-Undang perkawinan disebutkan: “Perceraian hanya dapat dilakukan di depan sidang pengadilan setelah pengadilan yang bersangkutan berusaha dan tidak berhasil mendamaikan kedua b</w:instrText>
      </w:r>
      <w:r>
        <w:instrText>elah pihak”. Tujuan dalam penelitian ini adalah: (1) Untuk menganalisis eksistensi perkawinan dan perceraian menurut pandangan hukum Islam dan pasca berlakunya Undang-Undang No. 1 Tahun 1974. (2) Untuk menganalisis akibat hukum perkawinan dan perceraian me</w:instrText>
      </w:r>
      <w:r>
        <w:instrText>nurut pandangan hukum Islam dan pasca berlakunya Undang-Undang No. 1 Tahun 1974. (3) Untuk mendeskripsikan hambatan-hambatan pelaku perkawinan dan perceraian menurut pandangan hukum Islam dan pasca berlakunya Undang-Undang No. 1 Tahun 1974 serta solusi huk</w:instrText>
      </w:r>
      <w:r>
        <w:instrText>umnya. Penelitian ini termasuk penelitian dengan pendekatan yuridis normatif. Sumber data dalam penelitian ini adalah bahan hukum primer, bahan sekunder, dan data penunjang. Teknik pengumpulan data dengan menggunakan teknik studi kepustakaan. Teknik pengol</w:instrText>
      </w:r>
      <w:r>
        <w:instrText xml:space="preserve">ahan data dengan cara editing, interpretasi, dan sistematisasi. Data dari sumber yang pertama langsung dianalisis dengan mencoba mencari penjelasan secara komprehensif terhadap aktivitas yang terjadi terhadap permasalahan tentang eksistensi perkawinan dan </w:instrText>
      </w:r>
      <w:r>
        <w:instrText>perceraian menurut pandangan hukum Islam dan pasca berlakunya Undang-Undang No. 1 Tahun 1974. Kesimpulan hasil penelitian ini adalah: (1) Eksistensi perkawinan dan perceraian menurut pandangan hukum Islam dan pasca berlakunya Undang-Undang No. 1 Tahun 1974</w:instrText>
      </w:r>
      <w:r>
        <w:instrText xml:space="preserve"> yang berlaku di Indonesia adalah sah apabila memenuhi rukun dan semua syarat sahnya nikah meskipun tidak dicatatkan. Menurut ketentuan pada Pasal 2 Ayat (1) UU Perkawinan, sebuah perkawinan adalah sah apabila dilakukan menurut hukum masing-masing agamanya</w:instrText>
      </w:r>
      <w:r>
        <w:instrText xml:space="preserve"> dan kepercayaannya itu. (2) Akibat hukum perkawinan dan perceraian menurut pandangan hukum Islam dan pasca berlakunya Undang-Undang No. 1 Tahun 1974, meski secara agama atau kepercayaan dianggap sah, namun perkawinan yang dilakukan di luar pengetahuan dan</w:instrText>
      </w:r>
      <w:r>
        <w:instrText xml:space="preserve"> pengawasan pegawai pencatat nikah tidak memiliki kekuatan hukum yang tetap dan dianggap tidak sah di mata hukum negara. (3) Hambatan-hambatan pelaku perkawinan dan perceraian menurut…","author":[{"dropping-particle":"","family":"Burlian","given":"Fika","n</w:instrText>
      </w:r>
      <w:r>
        <w:instrText>on-dropping-particle":"","parse-names":false,"suffix":""}],"container-title":"MIZAN, Jurnal Ilmu Hukum","id":"ITEM-1","issue":"2","issued":{"date-parts":[["2019"]]},"title":"Eksistensi Perkawinan Dan Perceraian Menurut Hukum Islam Dan Pasca Berlakunya UU N</w:instrText>
      </w:r>
      <w:r>
        <w:instrText>O. 1 Tahun 1974","type":"article-journal","volume":"8"},"uris":["http://www.mendeley.com/documents/?uuid=a8d23df0-e9e4-3f65-9edb-533c55365a14","http://www.mendeley.com/documents/?uuid=d9ed2ac7-3382-47c8-80ba-0979b575e9ec"]}],"mendeley":{"formattedCitation"</w:instrText>
      </w:r>
      <w:r>
        <w:instrText>:"(Burlian, 2019)","plainTextFormattedCitation":"(Burlian, 2019)","previouslyFormattedCitation":"(Burlian, 2019)"},"properties":{"noteIndex":0},"schema":"https://github.com/citation-style-language/schema/raw/master/csl-citation.json"}</w:instrText>
      </w:r>
      <w:r>
        <w:fldChar w:fldCharType="separate"/>
      </w:r>
      <w:r>
        <w:rPr>
          <w:noProof/>
        </w:rPr>
        <w:t>(Burlian, 2019)</w:t>
      </w:r>
      <w:r>
        <w:fldChar w:fldCharType="end"/>
      </w:r>
      <w:r>
        <w:t xml:space="preserve">. </w:t>
      </w:r>
    </w:p>
    <w:p w14:paraId="340DA2DD" w14:textId="77777777" w:rsidR="00EA1C6A" w:rsidRDefault="00EB6EAB">
      <w:pPr>
        <w:spacing w:after="0" w:line="240" w:lineRule="auto"/>
        <w:ind w:firstLine="720"/>
        <w:jc w:val="both"/>
      </w:pPr>
      <w:r>
        <w:t>U</w:t>
      </w:r>
      <w:r>
        <w:t xml:space="preserve">ndang-Undang No. 1 Tahun 1974 Pasal 38 tentang Perkawinan, menyebutkan bahwa perkawinan dapat diputus karena kematian, perceraian, dan atas keputusan pengadilan </w:t>
      </w:r>
      <w:r>
        <w:fldChar w:fldCharType="begin"/>
      </w:r>
      <w:r>
        <w:instrText>ADDIN CSL_CITATION {"citationItems":[{"id":"ITEM-1","itemData":{"author":[{"dropping-particle":</w:instrText>
      </w:r>
      <w:r>
        <w:instrText>"","family":"Tjitrosudibjo","given":"R. S.","non-dropping-particle":"","parse-names":false,"suffix":""}],"id":"ITEM-1","issued":{"date-parts":[["2004"]]},"publisher":"Pradnya Paramita.","publisher-place":"Jakarta","title":"Kitab Undang-Undang Hukum Perdata</w:instrText>
      </w:r>
      <w:r>
        <w:instrText>, Cet. Ke-34","type":"book"},"uris":["http://www.mendeley.com/documents/?uuid=c5c6adc4-3d03-41d0-8100-062460458f9a","http://www.mendeley.com/documents/?uuid=4398c2cc-9648-4916-8fd5-88d9a6546eb7"]}],"mendeley":{"formattedCitation":"(Tjitrosudibjo, 2004)","p</w:instrText>
      </w:r>
      <w:r>
        <w:instrText>lainTextFormattedCitation":"(Tjitrosudibjo, 2004)","previouslyFormattedCitation":"(Tjitrosudibjo, 2004)"},"properties":{"noteIndex":0},"schema":"https://github.com/citation-style-language/schema/raw/master/csl-citation.json"}</w:instrText>
      </w:r>
      <w:r>
        <w:fldChar w:fldCharType="separate"/>
      </w:r>
      <w:r>
        <w:rPr>
          <w:noProof/>
        </w:rPr>
        <w:t>(Tjitrosudibjo, 2004)</w:t>
      </w:r>
      <w:r>
        <w:fldChar w:fldCharType="end"/>
      </w:r>
      <w:r>
        <w:t>. Berda</w:t>
      </w:r>
      <w:r>
        <w:t xml:space="preserve">sarkan pasal 39 Undang-Undang Perkawinan, perceraian perkawinan hanya dapat dilakukan di depan sidang pengadilan setelah pengadilan berusaha untuk tidak bercerai namun tidak berhasil mendamaikan kedua belah pihak. Serta dalam mengajukan perceraian harus </w:t>
      </w:r>
      <w:r>
        <w:lastRenderedPageBreak/>
        <w:t>di</w:t>
      </w:r>
      <w:r>
        <w:t xml:space="preserve">dasari dengan alasan yang kuat bahwa sudah tidak ada lagi kecocokan </w:t>
      </w:r>
      <w:r>
        <w:fldChar w:fldCharType="begin"/>
      </w:r>
      <w:r>
        <w:instrText>ADDIN CSL_CITATION {"citationItems":[{"id":"ITEM-1","itemData":{"ISSN":"2087-2089","author":[{"dropping-particle":"","family":"Rodliyah","given":"Nunung","non-dropping-particle":"","parse-</w:instrText>
      </w:r>
      <w:r>
        <w:instrText>names":false,"suffix":""}],"container-title":"Keadilan Progresif","id":"ITEM-1","issue":"1","issued":{"date-parts":[["2014"]]},"title":"Akibat Hukum Perceraian Berdasarkan Undang-Undang Nomor 1 Tahun 1974 Tentang Perkawinan","type":"article-journal","volum</w:instrText>
      </w:r>
      <w:r>
        <w:instrText>e":"5"},"uris":["http://www.mendeley.com/documents/?uuid=c7aeded6-47bb-4c5a-bdaa-55970e9f19bc"]}],"mendeley":{"formattedCitation":"(Rodliyah, 2014)","plainTextFormattedCitation":"(Rodliyah, 2014)","previouslyFormattedCitation":"(Rodliyah, 2014)"},"properti</w:instrText>
      </w:r>
      <w:r>
        <w:instrText>es":{"noteIndex":0},"schema":"https://github.com/citation-style-language/schema/raw/master/csl-citation.json"}</w:instrText>
      </w:r>
      <w:r>
        <w:fldChar w:fldCharType="separate"/>
      </w:r>
      <w:r>
        <w:rPr>
          <w:noProof/>
        </w:rPr>
        <w:t>(Rodliyah, 2014)</w:t>
      </w:r>
      <w:r>
        <w:fldChar w:fldCharType="end"/>
      </w:r>
      <w:r>
        <w:t xml:space="preserve">. </w:t>
      </w:r>
    </w:p>
    <w:p w14:paraId="0A2DB86D" w14:textId="77777777" w:rsidR="00EA1C6A" w:rsidRDefault="00EB6EAB">
      <w:pPr>
        <w:spacing w:after="0" w:line="240" w:lineRule="auto"/>
        <w:ind w:firstLine="720"/>
        <w:jc w:val="both"/>
      </w:pPr>
      <w:r>
        <w:t>Menurut R. Subekti, perceraian adalah penghapusan perkawinan dengan putusan hakim atas tuntutan salah satu pihak dalam perka</w:t>
      </w:r>
      <w:r>
        <w:t xml:space="preserve">winan. Jadi, dapat disimpulkan bahwa perceraian adalah pembubaran suatu hubungan perkawinan ketika pihak-pihak masih hidup dengan didasarkan pada alasan-alasan yang dapat dibenarkan serta telah ditetapkannya suatu keputusan hakim </w:t>
      </w:r>
      <w:r>
        <w:fldChar w:fldCharType="begin"/>
      </w:r>
      <w:r>
        <w:instrText>ADDIN CSL_CITATION {"citat</w:instrText>
      </w:r>
      <w:r>
        <w:instrText>ionItems":[{"id":"ITEM-1","itemData":{"author":[{"dropping-particle":"","family":"Anwar","given":"Saeful","non-dropping-particle":"","parse-names":false,"suffix":""}],"container-title":"UIN Walisongo","id":"ITEM-1","issued":{"date-parts":[["2015"]]},"title</w:instrText>
      </w:r>
      <w:r>
        <w:instrText>":"Tinjauan Hukum Islam Terhadap Perceraian Atas Kehendak Orang Tua (Studi Kasus di Desa Grinting Kecamatan Bulakamba Kabupaten Brebes)","type":"article-journal"},"uris":["http://www.mendeley.com/documents/?uuid=c1e10f17-4d84-45df-a28d-fdec518ce864","http:</w:instrText>
      </w:r>
      <w:r>
        <w:instrText>//www.mendeley.com/documents/?uuid=910520a1-a2c5-4e88-8a79-ddae49ccd566"]}],"mendeley":{"formattedCitation":"(Anwar, 2015)","plainTextFormattedCitation":"(Anwar, 2015)","previouslyFormattedCitation":"(Anwar, 2015)"},"properties":{"noteIndex":0},"schema":"h</w:instrText>
      </w:r>
      <w:r>
        <w:instrText>ttps://github.com/citation-style-language/schema/raw/master/csl-citation.json"}</w:instrText>
      </w:r>
      <w:r>
        <w:fldChar w:fldCharType="separate"/>
      </w:r>
      <w:r>
        <w:rPr>
          <w:noProof/>
        </w:rPr>
        <w:t>(Anwar, 2015)</w:t>
      </w:r>
      <w:r>
        <w:fldChar w:fldCharType="end"/>
      </w:r>
      <w:r>
        <w:t>. Maka dengan adanya perceraian ini perkawinan mereka putus dan diantara mereka sudah tidak ada hubungan suami istri, mereka dibebaskan dari segala kewajiban-kew</w:t>
      </w:r>
      <w:r>
        <w:t xml:space="preserve">ajiban mereka sebagai suami istri </w:t>
      </w:r>
      <w:r>
        <w:fldChar w:fldCharType="begin"/>
      </w:r>
      <w:r>
        <w:instrText>ADDIN CSL_CITATION {"citationItems":[{"id":"ITEM-1","itemData":{"ISSN":"2087-2089","author":[{"dropping-particle":"","family":"Rodliyah","given":"Nunung","non-dropping-particle":"","parse-names":false,"suffix":""}],"contai</w:instrText>
      </w:r>
      <w:r>
        <w:instrText>ner-title":"Keadilan Progresif","id":"ITEM-1","issue":"1","issued":{"date-parts":[["2014"]]},"title":"Akibat Hukum Perceraian Berdasarkan Undang-Undang Nomor 1 Tahun 1974 Tentang Perkawinan","type":"article-journal","volume":"5"},"uris":["http://www.mendel</w:instrText>
      </w:r>
      <w:r>
        <w:instrText>ey.com/documents/?uuid=c7aeded6-47bb-4c5a-bdaa-55970e9f19bc"]}],"mendeley":{"formattedCitation":"(Rodliyah, 2014)","plainTextFormattedCitation":"(Rodliyah, 2014)","previouslyFormattedCitation":"(Rodliyah, 2014)"},"properties":{"noteIndex":0},"schema":"http</w:instrText>
      </w:r>
      <w:r>
        <w:instrText>s://github.com/citation-style-language/schema/raw/master/csl-citation.json"}</w:instrText>
      </w:r>
      <w:r>
        <w:fldChar w:fldCharType="separate"/>
      </w:r>
      <w:r>
        <w:rPr>
          <w:noProof/>
        </w:rPr>
        <w:t>(Rodliyah, 2014)</w:t>
      </w:r>
      <w:r>
        <w:fldChar w:fldCharType="end"/>
      </w:r>
      <w:r>
        <w:t>.</w:t>
      </w:r>
    </w:p>
    <w:p w14:paraId="1708F3A9" w14:textId="77777777" w:rsidR="00EA1C6A" w:rsidRDefault="00EA1C6A">
      <w:pPr>
        <w:spacing w:after="0" w:line="240" w:lineRule="auto"/>
        <w:ind w:firstLine="720"/>
        <w:jc w:val="both"/>
      </w:pPr>
    </w:p>
    <w:p w14:paraId="4D784780" w14:textId="77777777" w:rsidR="00EA1C6A" w:rsidRDefault="00EB6EAB">
      <w:pPr>
        <w:pStyle w:val="ListParagraph"/>
        <w:widowControl w:val="0"/>
        <w:numPr>
          <w:ilvl w:val="0"/>
          <w:numId w:val="1"/>
        </w:numPr>
        <w:autoSpaceDE w:val="0"/>
        <w:autoSpaceDN w:val="0"/>
        <w:adjustRightInd w:val="0"/>
        <w:spacing w:after="0" w:line="240" w:lineRule="auto"/>
        <w:ind w:left="284" w:hanging="284"/>
        <w:jc w:val="both"/>
        <w:rPr>
          <w:b/>
          <w:bCs/>
        </w:rPr>
      </w:pPr>
      <w:r>
        <w:rPr>
          <w:b/>
          <w:bCs/>
          <w:lang w:val="en-US"/>
        </w:rPr>
        <w:t xml:space="preserve">Solusi </w:t>
      </w:r>
      <w:r>
        <w:rPr>
          <w:b/>
          <w:bCs/>
        </w:rPr>
        <w:t>Pencegahan Perceraian Akibat Dampak Covid-19</w:t>
      </w:r>
    </w:p>
    <w:p w14:paraId="1A5BE0AE" w14:textId="77777777" w:rsidR="00EA1C6A" w:rsidRDefault="00EB6EAB">
      <w:pPr>
        <w:widowControl w:val="0"/>
        <w:autoSpaceDE w:val="0"/>
        <w:autoSpaceDN w:val="0"/>
        <w:adjustRightInd w:val="0"/>
        <w:spacing w:after="0" w:line="240" w:lineRule="auto"/>
        <w:ind w:firstLine="567"/>
        <w:jc w:val="both"/>
      </w:pPr>
      <w:r>
        <w:t xml:space="preserve">Fenomena perceraian yang meningkat karena pandemi Covid-19 ini </w:t>
      </w:r>
      <w:r>
        <w:rPr>
          <w:shd w:val="clear" w:color="auto" w:fill="FFFFFF"/>
          <w:lang w:val="en-US"/>
        </w:rPr>
        <w:t>tentu saja merupakan kenyataan yang memprih</w:t>
      </w:r>
      <w:r>
        <w:rPr>
          <w:shd w:val="clear" w:color="auto" w:fill="FFFFFF"/>
          <w:lang w:val="en-US"/>
        </w:rPr>
        <w:t>atinkan. Oleh karena itu, problem perceraian di Indonesia sebagai negara dengan penduduk mayoritas muslim harus dapat diatasi melalui hukum Islam dan perundang-undangan seiring dengan masa pandemi Covid-19 yang menyebar di seluruh dunia.</w:t>
      </w:r>
      <w:r>
        <w:rPr>
          <w:shd w:val="clear" w:color="auto" w:fill="FFFFFF"/>
        </w:rPr>
        <w:t xml:space="preserve"> </w:t>
      </w:r>
      <w:r>
        <w:t>Kebijakan pemerint</w:t>
      </w:r>
      <w:r>
        <w:t xml:space="preserve">ah seperti PSBB dalam menekan menyebarnya virus Covid-19 yang saat ini mewabah tentu berdampak pada hubungan rumah tangga, berbagai masalah baru muncul dan dapat menyebabkan perceraian </w:t>
      </w:r>
      <w:r>
        <w:rPr>
          <w:lang w:val="en-US"/>
        </w:rPr>
        <w:fldChar w:fldCharType="begin"/>
      </w:r>
      <w:r>
        <w:instrText>ADDIN CSL_CITATION {"citationItems":[{"id":"ITEM-1","itemData":{"author</w:instrText>
      </w:r>
      <w:r>
        <w:instrText>":[{"dropping-particle":"","family":"Subardhini","given":"Meiti","non-dropping-particle":"","parse-names":false,"suffix":""}],"container-title":"Politeknik Kesejahteraan Sosial Bandung","id":"ITEM-1","issued":{"date-parts":[["2021"]]},"title":"Perceraian D</w:instrText>
      </w:r>
      <w:r>
        <w:instrText>i Masa Pandemi Covid-19: Masalah dan Solusi","type":"article-journal"},"uris":["http://www.mendeley.com/documents/?uuid=85e4fef2-7896-41f0-878f-4c1aaa7ea660"]},{"id":"ITEM-2","itemData":{"ISSN":"2723-195X","author":[{"dropping-particle":"","family":"Hidaya</w:instrText>
      </w:r>
      <w:r>
        <w:instrText>ti","given":"Lili","non-dropping-particle":"","parse-names":false,"suffix":""}],"container-title":"Khuluqiyya","id":"ITEM-2","issue":"1","issued":{"date-parts":[["2021"]]},"page":"71-87","title":"Fenomena Tingginya Angka Perceraian Di Indonesia Antara Pand</w:instrText>
      </w:r>
      <w:r>
        <w:instrText>emi dan Solusi","type":"article-journal","volume":"3"},"uris":["http://www.mendeley.com/documents/?uuid=8b90ff5c-ddac-4bb6-bb82-9997ad8db783"]}],"mendeley":{"formattedCitation":"(Hidayati, 2021; Subardhini, 2021)","plainTextFormattedCitation":"(Hidayati, 2</w:instrText>
      </w:r>
      <w:r>
        <w:instrText>021; Subardhini, 2021)","previouslyFormattedCitation":"(Hidayati, 2021; Subardhini, 2021)"},"properties":{"noteIndex":0},"schema":"https://github.com/citation-style-language/schema/raw/master/csl-citation.json"}</w:instrText>
      </w:r>
      <w:r>
        <w:rPr>
          <w:lang w:val="en-US"/>
        </w:rPr>
        <w:fldChar w:fldCharType="separate"/>
      </w:r>
      <w:r>
        <w:rPr>
          <w:noProof/>
        </w:rPr>
        <w:t>(Hidayati, 2021; Subardhini, 2021)</w:t>
      </w:r>
      <w:r>
        <w:rPr>
          <w:lang w:val="en-US"/>
        </w:rPr>
        <w:fldChar w:fldCharType="end"/>
      </w:r>
      <w:r>
        <w:t>.</w:t>
      </w:r>
      <w:r>
        <w:rPr>
          <w:shd w:val="clear" w:color="auto" w:fill="FFFFFF"/>
        </w:rPr>
        <w:t xml:space="preserve"> </w:t>
      </w:r>
    </w:p>
    <w:p w14:paraId="51C72B42" w14:textId="77777777" w:rsidR="00EA1C6A" w:rsidRDefault="00EB6EAB">
      <w:pPr>
        <w:spacing w:after="0" w:line="240" w:lineRule="auto"/>
        <w:ind w:firstLine="567"/>
        <w:jc w:val="both"/>
        <w:rPr>
          <w:shd w:val="clear" w:color="auto" w:fill="FFFFFF"/>
        </w:rPr>
      </w:pPr>
      <w:r>
        <w:rPr>
          <w:shd w:val="clear" w:color="auto" w:fill="FFFFFF"/>
        </w:rPr>
        <w:t>Ada beberapa akibat yang terjadi karena perceraian, baik itu dampak untuk diri sendiri ataupun untuk orang lain seperti dampak yang terjadi pada anak. Adapun dampak perceraian pada diri sendiri seperti yang dilansir dari Klikdokter.com, perceraian akan mem</w:t>
      </w:r>
      <w:r>
        <w:rPr>
          <w:shd w:val="clear" w:color="auto" w:fill="FFFFFF"/>
        </w:rPr>
        <w:t>unculkan emosi-emosi negatif, seperti kesedihan, kecemasan, kekhawatiran, bahkan hingga perasaan tidak mampu bertahan hidup. Bahkan, ketika ses</w:t>
      </w:r>
      <w:r>
        <w:rPr>
          <w:shd w:val="clear" w:color="auto" w:fill="FFFFFF"/>
          <w:lang w:val="en-US"/>
        </w:rPr>
        <w:t>e</w:t>
      </w:r>
      <w:r>
        <w:rPr>
          <w:shd w:val="clear" w:color="auto" w:fill="FFFFFF"/>
        </w:rPr>
        <w:t xml:space="preserve">orang mengalami stres yang berkepanjangan, </w:t>
      </w:r>
      <w:r>
        <w:rPr>
          <w:shd w:val="clear" w:color="auto" w:fill="FFFFFF"/>
          <w:lang w:val="en-US"/>
        </w:rPr>
        <w:t xml:space="preserve">dapat mengakibatkan </w:t>
      </w:r>
      <w:r>
        <w:rPr>
          <w:shd w:val="clear" w:color="auto" w:fill="FFFFFF"/>
        </w:rPr>
        <w:t>tubuh merespon dengan tidak baik, seperti terjadi</w:t>
      </w:r>
      <w:r>
        <w:rPr>
          <w:shd w:val="clear" w:color="auto" w:fill="FFFFFF"/>
        </w:rPr>
        <w:t>nya peningkatan tekanan darah, menurunnya sistem kekebalan tubuh, dan reaksi peradangan yang berlebihan. Pada akhirnya kombinasi dari semua ini akan muncul berbagai gangguan kesehatan seperti gangguan cemas dan depresi, insomnia, infeksi, gangguan pencerna</w:t>
      </w:r>
      <w:r>
        <w:rPr>
          <w:shd w:val="clear" w:color="auto" w:fill="FFFFFF"/>
        </w:rPr>
        <w:t xml:space="preserve">an, berat badan yang berubah drastis, penyakit jantung dan pembuluh darah, ketergantungan zat tertentu hingga menyebabkan pernyakit kronik dan gangguan mobilitas tubuh </w:t>
      </w:r>
      <w:r>
        <w:rPr>
          <w:shd w:val="clear" w:color="auto" w:fill="FFFFFF"/>
        </w:rPr>
        <w:fldChar w:fldCharType="begin"/>
      </w:r>
      <w:r>
        <w:rPr>
          <w:shd w:val="clear" w:color="auto" w:fill="FFFFFF"/>
        </w:rPr>
        <w:instrText>ADDIN CSL_CITATION {"citationItems":[{"id":"ITEM-1","itemData":{"author":[{"dropping-par</w:instrText>
      </w:r>
      <w:r>
        <w:rPr>
          <w:shd w:val="clear" w:color="auto" w:fill="FFFFFF"/>
        </w:rPr>
        <w:instrText xml:space="preserve">ticle":"","family":"Tanamas","given":"dr. Bobtrian","non-dropping-particle":"","parse-names":false,"suffix":""}],"container-title":"klikdokter.com","id":"ITEM-1","issued":{"date-parts":[["2020"]]},"title":"inilah Masalah Kesehatan yang Bisa Terjadi Akibat </w:instrText>
      </w:r>
      <w:r>
        <w:rPr>
          <w:shd w:val="clear" w:color="auto" w:fill="FFFFFF"/>
        </w:rPr>
        <w:instrText>Perceraian","type":"article-newspaper"},"uris":["http://www.mendeley.com/documents/?uuid=d79888a6-b889-40e2-be1d-c05b4d3c8d58","http://www.mendeley.com/documents/?uuid=1eff01ad-3d54-4b89-a895-7431e957e16e"]}],"mendeley":{"formattedCitation":"(Tanamas, 2020</w:instrText>
      </w:r>
      <w:r>
        <w:rPr>
          <w:shd w:val="clear" w:color="auto" w:fill="FFFFFF"/>
        </w:rPr>
        <w:instrText>)","plainTextFormattedCitation":"(Tanamas, 2020)","previouslyFormattedCitation":"(Tanamas, 2020)"},"properties":{"noteIndex":0},"schema":"https://github.com/citation-style-language/schema/raw/master/csl-citation.json"}</w:instrText>
      </w:r>
      <w:r>
        <w:rPr>
          <w:shd w:val="clear" w:color="auto" w:fill="FFFFFF"/>
        </w:rPr>
        <w:fldChar w:fldCharType="separate"/>
      </w:r>
      <w:r>
        <w:rPr>
          <w:noProof/>
          <w:shd w:val="clear" w:color="auto" w:fill="FFFFFF"/>
        </w:rPr>
        <w:t>(Tanamas, 2020)</w:t>
      </w:r>
      <w:r>
        <w:rPr>
          <w:shd w:val="clear" w:color="auto" w:fill="FFFFFF"/>
        </w:rPr>
        <w:fldChar w:fldCharType="end"/>
      </w:r>
      <w:r>
        <w:rPr>
          <w:shd w:val="clear" w:color="auto" w:fill="FFFFFF"/>
        </w:rPr>
        <w:t xml:space="preserve">. </w:t>
      </w:r>
    </w:p>
    <w:p w14:paraId="60D357B8" w14:textId="77777777" w:rsidR="00EA1C6A" w:rsidRDefault="00EB6EAB">
      <w:pPr>
        <w:spacing w:after="0" w:line="240" w:lineRule="auto"/>
        <w:ind w:firstLine="567"/>
        <w:jc w:val="both"/>
        <w:rPr>
          <w:shd w:val="clear" w:color="auto" w:fill="FFFFFF"/>
        </w:rPr>
      </w:pPr>
      <w:r>
        <w:rPr>
          <w:shd w:val="clear" w:color="auto" w:fill="FFFFFF"/>
        </w:rPr>
        <w:t>Adapun dampak ter</w:t>
      </w:r>
      <w:r>
        <w:rPr>
          <w:shd w:val="clear" w:color="auto" w:fill="FFFFFF"/>
        </w:rPr>
        <w:t xml:space="preserve">hadap orang lain seperti pada anak, dikutip dari situs Halodoc, jika orangtua bercerai </w:t>
      </w:r>
      <w:r>
        <w:rPr>
          <w:shd w:val="clear" w:color="auto" w:fill="FFFFFF"/>
          <w:lang w:val="en-US"/>
        </w:rPr>
        <w:t xml:space="preserve">maka </w:t>
      </w:r>
      <w:r>
        <w:rPr>
          <w:shd w:val="clear" w:color="auto" w:fill="FFFFFF"/>
        </w:rPr>
        <w:t>anak akan merasa keluarganya sudah tidak lagi sempurna. Sehingga dapat memunculkan rasa iri terhadap teman-temannya yang seringkali menghabiskan waktu bersama orang</w:t>
      </w:r>
      <w:r>
        <w:rPr>
          <w:shd w:val="clear" w:color="auto" w:fill="FFFFFF"/>
        </w:rPr>
        <w:t xml:space="preserve">tuanya. Anak akan merasa sedih dan kecewa bahkan hingga tidak menerima keadaan yang tentu saja membawa dampak yang tidak kecil, seperti </w:t>
      </w:r>
      <w:r w:rsidRPr="00EB6EAB">
        <w:rPr>
          <w:shd w:val="clear" w:color="auto" w:fill="FFFFFF"/>
        </w:rPr>
        <w:t xml:space="preserve">anak jadi memiliki </w:t>
      </w:r>
      <w:r>
        <w:rPr>
          <w:shd w:val="clear" w:color="auto" w:fill="FFFFFF"/>
        </w:rPr>
        <w:t xml:space="preserve">bertabiat </w:t>
      </w:r>
      <w:r w:rsidRPr="00EB6EAB">
        <w:rPr>
          <w:shd w:val="clear" w:color="auto" w:fill="FFFFFF"/>
        </w:rPr>
        <w:t xml:space="preserve">yang </w:t>
      </w:r>
      <w:r>
        <w:rPr>
          <w:shd w:val="clear" w:color="auto" w:fill="FFFFFF"/>
        </w:rPr>
        <w:t>buruk, merasa kualitas kehidupan yang rendah, bahkan hingga anak anti sosial dan menga</w:t>
      </w:r>
      <w:r>
        <w:rPr>
          <w:shd w:val="clear" w:color="auto" w:fill="FFFFFF"/>
        </w:rPr>
        <w:t xml:space="preserve">lami penurunan akademik </w:t>
      </w:r>
      <w:r>
        <w:rPr>
          <w:shd w:val="clear" w:color="auto" w:fill="FFFFFF"/>
        </w:rPr>
        <w:fldChar w:fldCharType="begin"/>
      </w:r>
      <w:r>
        <w:rPr>
          <w:shd w:val="clear" w:color="auto" w:fill="FFFFFF"/>
        </w:rPr>
        <w:instrText>ADDIN CSL_CITATION {"citationItems":[{"id":"ITEM-1","itemData":{"author":[{"dropping-particle":"","family":"Halodoc","given":"Redaksi","non-dropping-particle":"","parse-names":false,"suffix":""}],"container-title":"Halodoc","id":"IT</w:instrText>
      </w:r>
      <w:r>
        <w:rPr>
          <w:shd w:val="clear" w:color="auto" w:fill="FFFFFF"/>
        </w:rPr>
        <w:instrText>EM-1","issued":{"date-parts":[["2018"]]},"publisher-place":"Jakarta","title":"7 Efek Buruk Perceraian Bagi Anak","type":"article-newspaper"},"uris":["http://www.mendeley.com/documents/?uuid=0e19cb0a-4c7c-4c17-8130-766690d53233","http://www.mendeley.com/doc</w:instrText>
      </w:r>
      <w:r>
        <w:rPr>
          <w:shd w:val="clear" w:color="auto" w:fill="FFFFFF"/>
        </w:rPr>
        <w:instrText>uments/?uuid=12a75174-fdc0-40ef-b335-336e333c7ce0"]}],"mendeley":{"formattedCitation":"(Halodoc, 2018)","plainTextFormattedCitation":"(Halodoc, 2018)","previouslyFormattedCitation":"(Halodoc, 2018)"},"properties":{"noteIndex":0},"schema":"https://github.co</w:instrText>
      </w:r>
      <w:r>
        <w:rPr>
          <w:shd w:val="clear" w:color="auto" w:fill="FFFFFF"/>
        </w:rPr>
        <w:instrText>m/citation-style-language/schema/raw/master/csl-citation.json"}</w:instrText>
      </w:r>
      <w:r>
        <w:rPr>
          <w:shd w:val="clear" w:color="auto" w:fill="FFFFFF"/>
        </w:rPr>
        <w:fldChar w:fldCharType="separate"/>
      </w:r>
      <w:r>
        <w:rPr>
          <w:noProof/>
          <w:shd w:val="clear" w:color="auto" w:fill="FFFFFF"/>
        </w:rPr>
        <w:t>(Halodoc, 2018)</w:t>
      </w:r>
      <w:r>
        <w:rPr>
          <w:shd w:val="clear" w:color="auto" w:fill="FFFFFF"/>
        </w:rPr>
        <w:fldChar w:fldCharType="end"/>
      </w:r>
      <w:r>
        <w:rPr>
          <w:shd w:val="clear" w:color="auto" w:fill="FFFFFF"/>
        </w:rPr>
        <w:t>.</w:t>
      </w:r>
    </w:p>
    <w:p w14:paraId="26D91865" w14:textId="77777777" w:rsidR="00EA1C6A" w:rsidRDefault="00EB6EAB">
      <w:pPr>
        <w:spacing w:after="0" w:line="240" w:lineRule="auto"/>
        <w:ind w:firstLine="567"/>
        <w:jc w:val="both"/>
        <w:rPr>
          <w:shd w:val="clear" w:color="auto" w:fill="FFFFFF"/>
        </w:rPr>
      </w:pPr>
      <w:r>
        <w:rPr>
          <w:shd w:val="clear" w:color="auto" w:fill="FFFFFF"/>
        </w:rPr>
        <w:t>Begitu besar dampak dari perceraian yang tidak hanya dialami oleh pelaku (suami istri) saja, bahkan hingga anak dan keluarga besar kedua belah pihak juga mengalami dampak te</w:t>
      </w:r>
      <w:r>
        <w:rPr>
          <w:shd w:val="clear" w:color="auto" w:fill="FFFFFF"/>
        </w:rPr>
        <w:t>rsebut. Bahkan</w:t>
      </w:r>
      <w:r>
        <w:rPr>
          <w:shd w:val="clear" w:color="auto" w:fill="FFFFFF"/>
          <w:lang w:val="en-US"/>
        </w:rPr>
        <w:t>,</w:t>
      </w:r>
      <w:r>
        <w:rPr>
          <w:shd w:val="clear" w:color="auto" w:fill="FFFFFF"/>
        </w:rPr>
        <w:t xml:space="preserve"> kedua keluarga besar akan mengalami kerenggangan dan keretakan persaudaraan. Mungkin saja berawal dari </w:t>
      </w:r>
      <w:r>
        <w:rPr>
          <w:shd w:val="clear" w:color="auto" w:fill="FFFFFF"/>
        </w:rPr>
        <w:lastRenderedPageBreak/>
        <w:t>kesalahpahaman hingga menjadi pertengkaran, perce</w:t>
      </w:r>
      <w:r w:rsidRPr="00EB6EAB">
        <w:rPr>
          <w:shd w:val="clear" w:color="auto" w:fill="FFFFFF"/>
        </w:rPr>
        <w:t>k</w:t>
      </w:r>
      <w:r>
        <w:rPr>
          <w:shd w:val="clear" w:color="auto" w:fill="FFFFFF"/>
        </w:rPr>
        <w:t xml:space="preserve">cokan sampai putusnya persaudaaan yang mengakibatkan masalah tidak akan berujung </w:t>
      </w:r>
      <w:r>
        <w:rPr>
          <w:shd w:val="clear" w:color="auto" w:fill="FFFFFF"/>
        </w:rPr>
        <w:fldChar w:fldCharType="begin"/>
      </w:r>
      <w:r>
        <w:rPr>
          <w:shd w:val="clear" w:color="auto" w:fill="FFFFFF"/>
        </w:rPr>
        <w:instrText xml:space="preserve">ADDIN </w:instrText>
      </w:r>
      <w:r>
        <w:rPr>
          <w:shd w:val="clear" w:color="auto" w:fill="FFFFFF"/>
        </w:rPr>
        <w:instrText>CSL_CITATION {"citationItems":[{"id":"ITEM-1","itemData":{"ISSN":"2723-195X","author":[{"dropping-particle":"","family":"Hidayati","given":"Lili","non-dropping-particle":"","parse-names":false,"suffix":""}],"container-title":"Khuluqiyya","id":"ITEM-1","iss</w:instrText>
      </w:r>
      <w:r>
        <w:rPr>
          <w:shd w:val="clear" w:color="auto" w:fill="FFFFFF"/>
        </w:rPr>
        <w:instrText>ue":"1","issued":{"date-parts":[["2021"]]},"page":"71-87","title":"Fenomena Tingginya Angka Perceraian Di Indonesia Antara Pandemi dan Solusi","type":"article-journal","volume":"3"},"uris":["http://www.mendeley.com/documents/?uuid=8b90ff5c-ddac-4bb6-bb82-9</w:instrText>
      </w:r>
      <w:r>
        <w:rPr>
          <w:shd w:val="clear" w:color="auto" w:fill="FFFFFF"/>
        </w:rPr>
        <w:instrText>997ad8db783"]}],"mendeley":{"formattedCitation":"(Hidayati, 2021)","plainTextFormattedCitation":"(Hidayati, 2021)","previouslyFormattedCitation":"(Hidayati, 2021)"},"properties":{"noteIndex":0},"schema":"https://github.com/citation-style-language/schema/ra</w:instrText>
      </w:r>
      <w:r>
        <w:rPr>
          <w:shd w:val="clear" w:color="auto" w:fill="FFFFFF"/>
        </w:rPr>
        <w:instrText>w/master/csl-citation.json"}</w:instrText>
      </w:r>
      <w:r>
        <w:rPr>
          <w:shd w:val="clear" w:color="auto" w:fill="FFFFFF"/>
        </w:rPr>
        <w:fldChar w:fldCharType="separate"/>
      </w:r>
      <w:r>
        <w:rPr>
          <w:noProof/>
          <w:shd w:val="clear" w:color="auto" w:fill="FFFFFF"/>
        </w:rPr>
        <w:t>(Hidayati, 2021)</w:t>
      </w:r>
      <w:r>
        <w:rPr>
          <w:shd w:val="clear" w:color="auto" w:fill="FFFFFF"/>
        </w:rPr>
        <w:fldChar w:fldCharType="end"/>
      </w:r>
      <w:r>
        <w:rPr>
          <w:shd w:val="clear" w:color="auto" w:fill="FFFFFF"/>
        </w:rPr>
        <w:t>.</w:t>
      </w:r>
    </w:p>
    <w:p w14:paraId="71899967" w14:textId="77777777" w:rsidR="00EA1C6A" w:rsidRDefault="00EB6EAB">
      <w:pPr>
        <w:spacing w:after="0" w:line="240" w:lineRule="auto"/>
        <w:ind w:firstLine="567"/>
        <w:jc w:val="both"/>
      </w:pPr>
      <w:r>
        <w:t>Dikutip dari Merdeka.com, Dirjen Bimas Islam Kamaruddin Amin memberikan komentar mengenai tingkat perceraian yang semakin meningkat di Indonesia ini bahwa jumlah perceraian di Indonesia rata-rata mencapai se</w:t>
      </w:r>
      <w:r>
        <w:t>perempat dari dua juta jumlah peristiwa nikah dalam setahun. Oleh sebab itu, pihaknya terus berupaya menekan angka perceraian melalui program penguatan ketahanan keluarga. Amin menjelaskan bahwa pihaknya juga membangun sinegritas dengan Badan Penasihat Pem</w:t>
      </w:r>
      <w:r>
        <w:t xml:space="preserve">binaan dan Pelestarian </w:t>
      </w:r>
      <w:r>
        <w:rPr>
          <w:lang w:val="en-US"/>
        </w:rPr>
        <w:t>P</w:t>
      </w:r>
      <w:r>
        <w:t>erkawinan (BP4). Amin juga mengatakan bahwa program penguatan ketahanan keluarga tersebut dilakukan dengan adanya kegiatan bimbingan perkawinan yang bersinergi dengan mitra strategis seperti BP4. Memang p</w:t>
      </w:r>
      <w:r>
        <w:rPr>
          <w:shd w:val="clear" w:color="auto" w:fill="FFFFFF"/>
        </w:rPr>
        <w:t>erceraian di Indonesia menun</w:t>
      </w:r>
      <w:r>
        <w:rPr>
          <w:shd w:val="clear" w:color="auto" w:fill="FFFFFF"/>
        </w:rPr>
        <w:t xml:space="preserve">jukkan angka yang bukan hanya </w:t>
      </w:r>
      <w:r>
        <w:rPr>
          <w:shd w:val="clear" w:color="auto" w:fill="FFFFFF"/>
          <w:lang w:val="en-US"/>
        </w:rPr>
        <w:t xml:space="preserve">akibat </w:t>
      </w:r>
      <w:r>
        <w:rPr>
          <w:shd w:val="clear" w:color="auto" w:fill="FFFFFF"/>
        </w:rPr>
        <w:t>Covid</w:t>
      </w:r>
      <w:r>
        <w:rPr>
          <w:shd w:val="clear" w:color="auto" w:fill="FFFFFF"/>
          <w:lang w:val="en-US"/>
        </w:rPr>
        <w:t>-19 saja, namun angka tersebut makin meningkat pada masa pandemi Covid-19</w:t>
      </w:r>
      <w:r>
        <w:rPr>
          <w:shd w:val="clear" w:color="auto" w:fill="FFFFFF"/>
        </w:rPr>
        <w:t xml:space="preserve"> </w:t>
      </w:r>
      <w:r>
        <w:rPr>
          <w:shd w:val="clear" w:color="auto" w:fill="FFFFFF"/>
          <w:lang w:val="en-US"/>
        </w:rPr>
        <w:fldChar w:fldCharType="begin"/>
      </w:r>
      <w:r>
        <w:rPr>
          <w:shd w:val="clear" w:color="auto" w:fill="FFFFFF"/>
        </w:rPr>
        <w:instrText>ADDIN CSL_CITATION {"citationItems":[{"id":"ITEM-1","itemData":{"ISSN":"2598-6252","author":[{"dropping-particle":"","family":"Fauziah","giv</w:instrText>
      </w:r>
      <w:r>
        <w:rPr>
          <w:shd w:val="clear" w:color="auto" w:fill="FFFFFF"/>
        </w:rPr>
        <w:instrText>en":"Atika Suri Nur","non-dropping-particle":"","parse-names":false,"suffix":""},{"dropping-particle":"","family":"Fauzi","given":"Aziizah Nur","non-dropping-particle":"","parse-names":false,"suffix":""},{"dropping-particle":"","family":"Ainayah","given":"</w:instrText>
      </w:r>
      <w:r>
        <w:rPr>
          <w:shd w:val="clear" w:color="auto" w:fill="FFFFFF"/>
        </w:rPr>
        <w:instrText>Umma","non-dropping-particle":"","parse-names":false,"suffix":""}],"container-title":"Mizan: Journal of Islamic Law","id":"ITEM-1","issue":"2","issued":{"date-parts":[["2020"]]},"page":"181-192","title":"Analisis Maraknya Perceraian Pada Masa Covid 19","ty</w:instrText>
      </w:r>
      <w:r>
        <w:rPr>
          <w:shd w:val="clear" w:color="auto" w:fill="FFFFFF"/>
        </w:rPr>
        <w:instrText>pe":"article-journal","volume":"4"},"uris":["http://www.mendeley.com/documents/?uuid=870e4845-d2d0-481a-8176-ad6700d12166"]}],"mendeley":{"formattedCitation":"(Fauziah et al., 2020)","plainTextFormattedCitation":"(Fauziah et al., 2020)","previouslyFormatte</w:instrText>
      </w:r>
      <w:r>
        <w:rPr>
          <w:shd w:val="clear" w:color="auto" w:fill="FFFFFF"/>
        </w:rPr>
        <w:instrText>dCitation":"(Fauziah et al., 2020)"},"properties":{"noteIndex":0},"schema":"https://github.com/citation-style-language/schema/raw/master/csl-citation.json"}</w:instrText>
      </w:r>
      <w:r>
        <w:rPr>
          <w:shd w:val="clear" w:color="auto" w:fill="FFFFFF"/>
          <w:lang w:val="en-US"/>
        </w:rPr>
        <w:fldChar w:fldCharType="separate"/>
      </w:r>
      <w:r>
        <w:rPr>
          <w:noProof/>
          <w:shd w:val="clear" w:color="auto" w:fill="FFFFFF"/>
        </w:rPr>
        <w:t>(Fauziah et al., 2020)</w:t>
      </w:r>
      <w:r>
        <w:rPr>
          <w:shd w:val="clear" w:color="auto" w:fill="FFFFFF"/>
          <w:lang w:val="en-US"/>
        </w:rPr>
        <w:fldChar w:fldCharType="end"/>
      </w:r>
      <w:r>
        <w:rPr>
          <w:shd w:val="clear" w:color="auto" w:fill="FFFFFF"/>
        </w:rPr>
        <w:t xml:space="preserve">. </w:t>
      </w:r>
    </w:p>
    <w:p w14:paraId="46CF05E5" w14:textId="77777777" w:rsidR="00EA1C6A" w:rsidRDefault="00EB6EAB">
      <w:pPr>
        <w:widowControl w:val="0"/>
        <w:autoSpaceDE w:val="0"/>
        <w:autoSpaceDN w:val="0"/>
        <w:adjustRightInd w:val="0"/>
        <w:spacing w:after="0" w:line="240" w:lineRule="auto"/>
        <w:ind w:firstLine="567"/>
        <w:jc w:val="both"/>
        <w:rPr>
          <w:lang w:val="en-US"/>
        </w:rPr>
      </w:pPr>
      <w:r>
        <w:rPr>
          <w:noProof/>
        </w:rPr>
        <w:t xml:space="preserve">Menurut Hidayati, L. (2021), dalam “Fenomena Tingginya Angka Perceraian </w:t>
      </w:r>
      <w:r>
        <w:rPr>
          <w:noProof/>
        </w:rPr>
        <w:t xml:space="preserve">Di Indonesia Antara Pandemi dan Solusi,” </w:t>
      </w:r>
      <w:r>
        <w:rPr>
          <w:i/>
          <w:iCs/>
          <w:noProof/>
        </w:rPr>
        <w:t xml:space="preserve">Khuluqiyya, </w:t>
      </w:r>
      <w:r>
        <w:rPr>
          <w:noProof/>
        </w:rPr>
        <w:t>agama Islam mem</w:t>
      </w:r>
      <w:r w:rsidRPr="00EB6EAB">
        <w:rPr>
          <w:noProof/>
        </w:rPr>
        <w:t>per</w:t>
      </w:r>
      <w:r>
        <w:rPr>
          <w:noProof/>
        </w:rPr>
        <w:t>bolehkan perceraian meskipun dibenci oleh Allah Swt., namun cara-cara yang baik dalam pencegahan pe</w:t>
      </w:r>
      <w:r w:rsidRPr="00EB6EAB">
        <w:rPr>
          <w:noProof/>
        </w:rPr>
        <w:t>r</w:t>
      </w:r>
      <w:r>
        <w:rPr>
          <w:noProof/>
        </w:rPr>
        <w:t xml:space="preserve">ceraian perlu ditempuh </w:t>
      </w:r>
      <w:r>
        <w:rPr>
          <w:noProof/>
          <w:lang w:val="en-US"/>
        </w:rPr>
        <w:fldChar w:fldCharType="begin"/>
      </w:r>
      <w:r>
        <w:rPr>
          <w:noProof/>
        </w:rPr>
        <w:instrText xml:space="preserve">ADDIN CSL_CITATION </w:instrText>
      </w:r>
      <w:r>
        <w:rPr>
          <w:noProof/>
        </w:rPr>
        <w:instrText>{"citationItems":[{"id":"ITEM-1","itemData":{"ISSN":"2723-195X","author":[{"dropping-particle":"","family":"Hidayati","given":"Lili","non-dropping-particle":"","parse-names":false,"suffix":""}],"container-title":"Khuluqiyya","id":"ITEM-1","issue":"1","issu</w:instrText>
      </w:r>
      <w:r>
        <w:rPr>
          <w:noProof/>
        </w:rPr>
        <w:instrText>ed":{"date-parts":[["2021"]]},"page":"71-87","title":"Fenomena Tingginya Angka Perceraian Di Indonesia Antara Pandemi dan Solusi","type":"article-journal","volume":"3"},"uris":["http://www.mendeley.com/documents/?uuid=8b90ff5c-ddac-4bb6-bb82-9997ad8db783"]</w:instrText>
      </w:r>
      <w:r>
        <w:rPr>
          <w:noProof/>
        </w:rPr>
        <w:instrText>}],"mendeley":{"formattedCitation":"(Hidayati, 2021)","plainTextFormattedCitation":"(Hidayati, 2021)","previouslyFormattedCitation":"(Hidayati, 2021)"},"properties":{"noteIndex":0},"schema":"https://github.com/citation-style-language/schema/raw/master/csl-</w:instrText>
      </w:r>
      <w:r>
        <w:rPr>
          <w:noProof/>
        </w:rPr>
        <w:instrText>citation.json"}</w:instrText>
      </w:r>
      <w:r>
        <w:rPr>
          <w:noProof/>
          <w:lang w:val="en-US"/>
        </w:rPr>
        <w:fldChar w:fldCharType="separate"/>
      </w:r>
      <w:r>
        <w:rPr>
          <w:noProof/>
        </w:rPr>
        <w:t>(Hidayati, 2021)</w:t>
      </w:r>
      <w:r>
        <w:rPr>
          <w:noProof/>
          <w:lang w:val="en-US"/>
        </w:rPr>
        <w:fldChar w:fldCharType="end"/>
      </w:r>
      <w:r>
        <w:rPr>
          <w:noProof/>
        </w:rPr>
        <w:t xml:space="preserve">. </w:t>
      </w:r>
      <w:r>
        <w:t>Upaya menekan perceraian bisa dilakukan dengan menggandeng para tokoh agama masyarakat untuk memberikan bimbingan serta ilmu agama menjelang pernikahan kepada muda-mudi c</w:t>
      </w:r>
      <w:r>
        <w:rPr>
          <w:lang w:val="en-US"/>
        </w:rPr>
        <w:t>a</w:t>
      </w:r>
      <w:r>
        <w:t>lon pengantin di masa yang akan datang. Sebab dal</w:t>
      </w:r>
      <w:r>
        <w:t xml:space="preserve">am hubungan rumah tangga tentu permasalahan-permasalahan baru akan muncul baik itu dari </w:t>
      </w:r>
      <w:r>
        <w:rPr>
          <w:lang w:val="en-US"/>
        </w:rPr>
        <w:t xml:space="preserve">segi </w:t>
      </w:r>
      <w:r>
        <w:t xml:space="preserve">keluarga, ekonomi, pasangan sendiri dan lain sebagainya. Jika ditanami ilmu agama tentu resiko terhadap perceraian akan semakin berkurang </w:t>
      </w:r>
      <w:r>
        <w:fldChar w:fldCharType="begin"/>
      </w:r>
      <w:r>
        <w:instrText>ADDIN CSL_CITATION {"cita</w:instrText>
      </w:r>
      <w:r>
        <w:instrText>tionItems":[{"id":"ITEM-1","itemData":{"ISSN":"2723-195X","author":[{"dropping-particle":"","family":"Hidayati","given":"Lili","non-dropping-particle":"","parse-names":false,"suffix":""}],"container-title":"Khuluqiyya","id":"ITEM-1","issue":"1","issued":{"</w:instrText>
      </w:r>
      <w:r>
        <w:instrText>date-parts":[["2021"]]},"page":"71-87","title":"Fenomena Tingginya Angka Perceraian Di Indonesia Antara Pandemi dan Solusi","type":"article-journal","volume":"3"},"uris":["http://www.mendeley.com/documents/?uuid=8b90ff5c-ddac-4bb6-bb82-9997ad8db783"]}],"me</w:instrText>
      </w:r>
      <w:r>
        <w:instrText>ndeley":{"formattedCitation":"(Hidayati, 2021)","plainTextFormattedCitation":"(Hidayati, 2021)","previouslyFormattedCitation":"(Hidayati, 2021)"},"properties":{"noteIndex":0},"schema":"https://github.com/citation-style-language/schema/raw/master/csl-citati</w:instrText>
      </w:r>
      <w:r>
        <w:instrText>on.json"}</w:instrText>
      </w:r>
      <w:r>
        <w:fldChar w:fldCharType="separate"/>
      </w:r>
      <w:r>
        <w:rPr>
          <w:noProof/>
        </w:rPr>
        <w:t>(Hidayati, 2021)</w:t>
      </w:r>
      <w:r>
        <w:fldChar w:fldCharType="end"/>
      </w:r>
      <w:r>
        <w:rPr>
          <w:lang w:val="en-US"/>
        </w:rPr>
        <w:t>.</w:t>
      </w:r>
    </w:p>
    <w:p w14:paraId="0F21F73D" w14:textId="77777777" w:rsidR="00EA1C6A" w:rsidRDefault="00EB6EAB">
      <w:pPr>
        <w:widowControl w:val="0"/>
        <w:autoSpaceDE w:val="0"/>
        <w:autoSpaceDN w:val="0"/>
        <w:adjustRightInd w:val="0"/>
        <w:spacing w:after="0" w:line="240" w:lineRule="auto"/>
        <w:ind w:firstLine="567"/>
        <w:jc w:val="both"/>
        <w:rPr>
          <w:noProof/>
          <w:lang w:val="en-US"/>
        </w:rPr>
      </w:pPr>
      <w:r>
        <w:rPr>
          <w:noProof/>
          <w:lang w:val="en-US"/>
        </w:rPr>
        <w:t xml:space="preserve">Menurut </w:t>
      </w:r>
      <w:r>
        <w:rPr>
          <w:noProof/>
        </w:rPr>
        <w:t>Fauziah, A. S. N., Fauzi, A. N., &amp; Ainayah, U. (2020)</w:t>
      </w:r>
      <w:r>
        <w:rPr>
          <w:noProof/>
          <w:lang w:val="en-US"/>
        </w:rPr>
        <w:t>, dalam “</w:t>
      </w:r>
      <w:r>
        <w:rPr>
          <w:noProof/>
        </w:rPr>
        <w:t>Analisis Maraknya Perceraian Pada Masa Covid-19</w:t>
      </w:r>
      <w:r>
        <w:rPr>
          <w:noProof/>
          <w:lang w:val="en-US"/>
        </w:rPr>
        <w:t>,”</w:t>
      </w:r>
      <w:r>
        <w:rPr>
          <w:noProof/>
        </w:rPr>
        <w:t xml:space="preserve"> </w:t>
      </w:r>
      <w:r>
        <w:rPr>
          <w:i/>
          <w:iCs/>
          <w:noProof/>
        </w:rPr>
        <w:t>Mizan: Journal of Islamic Law</w:t>
      </w:r>
      <w:r>
        <w:rPr>
          <w:i/>
          <w:iCs/>
          <w:noProof/>
          <w:lang w:val="en-US"/>
        </w:rPr>
        <w:t>,</w:t>
      </w:r>
      <w:r>
        <w:rPr>
          <w:noProof/>
          <w:lang w:val="en-US"/>
        </w:rPr>
        <w:t xml:space="preserve"> perceraian di Indonesia tidak dapat sepenuhnya menerapkan hukum Islam secar</w:t>
      </w:r>
      <w:r>
        <w:rPr>
          <w:noProof/>
          <w:lang w:val="en-US"/>
        </w:rPr>
        <w:t>a lisan tetapi dibutuhkan perundang-undangan untuk mengatur agar salah satu pihak tidak dirugikan</w:t>
      </w:r>
      <w:r>
        <w:rPr>
          <w:shd w:val="clear" w:color="auto" w:fill="FFFFFF"/>
        </w:rPr>
        <w:t xml:space="preserve"> </w:t>
      </w:r>
      <w:r>
        <w:rPr>
          <w:shd w:val="clear" w:color="auto" w:fill="FFFFFF"/>
          <w:lang w:val="en-US"/>
        </w:rPr>
        <w:fldChar w:fldCharType="begin"/>
      </w:r>
      <w:r>
        <w:rPr>
          <w:shd w:val="clear" w:color="auto" w:fill="FFFFFF"/>
        </w:rPr>
        <w:instrText>ADDIN CSL_CITATION {"citationItems":[{"id":"ITEM-1","itemData":{"ISSN":"2598-6252","author":[{"dropping-particle":"","family":"Fauziah","given":"Atika Suri Nu</w:instrText>
      </w:r>
      <w:r>
        <w:rPr>
          <w:shd w:val="clear" w:color="auto" w:fill="FFFFFF"/>
        </w:rPr>
        <w:instrText>r","non-dropping-particle":"","parse-names":false,"suffix":""},{"dropping-particle":"","family":"Fauzi","given":"Aziizah Nur","non-dropping-particle":"","parse-names":false,"suffix":""},{"dropping-particle":"","family":"Ainayah","given":"Umma","non-droppin</w:instrText>
      </w:r>
      <w:r>
        <w:rPr>
          <w:shd w:val="clear" w:color="auto" w:fill="FFFFFF"/>
        </w:rPr>
        <w:instrText>g-particle":"","parse-names":false,"suffix":""}],"container-title":"Mizan: Journal of Islamic Law","id":"ITEM-1","issue":"2","issued":{"date-parts":[["2020"]]},"page":"181-192","title":"Analisis Maraknya Perceraian Pada Masa Covid 19","type":"article-journ</w:instrText>
      </w:r>
      <w:r>
        <w:rPr>
          <w:shd w:val="clear" w:color="auto" w:fill="FFFFFF"/>
        </w:rPr>
        <w:instrText>al","volume":"4"},"uris":["http://www.mendeley.com/documents/?uuid=870e4845-d2d0-481a-8176-ad6700d12166"]}],"mendeley":{"formattedCitation":"(Fauziah et al., 2020)","plainTextFormattedCitation":"(Fauziah et al., 2020)","previouslyFormattedCitation":"(Fauzi</w:instrText>
      </w:r>
      <w:r>
        <w:rPr>
          <w:shd w:val="clear" w:color="auto" w:fill="FFFFFF"/>
        </w:rPr>
        <w:instrText>ah et al., 2020)"},"properties":{"noteIndex":0},"schema":"https://github.com/citation-style-language/schema/raw/master/csl-citation.json"}</w:instrText>
      </w:r>
      <w:r>
        <w:rPr>
          <w:shd w:val="clear" w:color="auto" w:fill="FFFFFF"/>
          <w:lang w:val="en-US"/>
        </w:rPr>
        <w:fldChar w:fldCharType="separate"/>
      </w:r>
      <w:r>
        <w:rPr>
          <w:noProof/>
          <w:shd w:val="clear" w:color="auto" w:fill="FFFFFF"/>
        </w:rPr>
        <w:t>(Fauziah et al., 2020)</w:t>
      </w:r>
      <w:r>
        <w:rPr>
          <w:shd w:val="clear" w:color="auto" w:fill="FFFFFF"/>
          <w:lang w:val="en-US"/>
        </w:rPr>
        <w:fldChar w:fldCharType="end"/>
      </w:r>
      <w:r>
        <w:rPr>
          <w:noProof/>
          <w:lang w:val="en-US"/>
        </w:rPr>
        <w:t>. Perkawinan merupakan pondasi keluarga dan perceraian berarti kawinan putusnya hubungan suam</w:t>
      </w:r>
      <w:r>
        <w:rPr>
          <w:noProof/>
          <w:lang w:val="en-US"/>
        </w:rPr>
        <w:t>i-istri sehingga dibutuhkan penguatan hukum Islam dan sekaligus perundang-undangan tentang perceraian seiring pandemi Covid-19 di Indonesia</w:t>
      </w:r>
      <w:r>
        <w:rPr>
          <w:shd w:val="clear" w:color="auto" w:fill="FFFFFF"/>
        </w:rPr>
        <w:t xml:space="preserve"> </w:t>
      </w:r>
      <w:r>
        <w:rPr>
          <w:shd w:val="clear" w:color="auto" w:fill="FFFFFF"/>
          <w:lang w:val="en-US"/>
        </w:rPr>
        <w:fldChar w:fldCharType="begin"/>
      </w:r>
      <w:r>
        <w:rPr>
          <w:shd w:val="clear" w:color="auto" w:fill="FFFFFF"/>
        </w:rPr>
        <w:instrText>ADDIN CSL_CITATION {"citationItems":[{"id":"ITEM-1","itemData":{"ISSN":"2598-6252","author":[{"dropping-particle":""</w:instrText>
      </w:r>
      <w:r>
        <w:rPr>
          <w:shd w:val="clear" w:color="auto" w:fill="FFFFFF"/>
        </w:rPr>
        <w:instrText>,"family":"Fauziah","given":"Atika Suri Nur","non-dropping-particle":"","parse-names":false,"suffix":""},{"dropping-particle":"","family":"Fauzi","given":"Aziizah Nur","non-dropping-particle":"","parse-names":false,"suffix":""},{"dropping-particle":"","fam</w:instrText>
      </w:r>
      <w:r>
        <w:rPr>
          <w:shd w:val="clear" w:color="auto" w:fill="FFFFFF"/>
        </w:rPr>
        <w:instrText>ily":"Ainayah","given":"Umma","non-dropping-particle":"","parse-names":false,"suffix":""}],"container-title":"Mizan: Journal of Islamic Law","id":"ITEM-1","issue":"2","issued":{"date-parts":[["2020"]]},"page":"181-192","title":"Analisis Maraknya Perceraian</w:instrText>
      </w:r>
      <w:r>
        <w:rPr>
          <w:shd w:val="clear" w:color="auto" w:fill="FFFFFF"/>
        </w:rPr>
        <w:instrText xml:space="preserve"> Pada Masa Covid 19","type":"article-journal","volume":"4"},"uris":["http://www.mendeley.com/documents/?uuid=870e4845-d2d0-481a-8176-ad6700d12166"]}],"mendeley":{"formattedCitation":"(Fauziah et al., 2020)","plainTextFormattedCitation":"(Fauziah et al., 20</w:instrText>
      </w:r>
      <w:r>
        <w:rPr>
          <w:shd w:val="clear" w:color="auto" w:fill="FFFFFF"/>
        </w:rPr>
        <w:instrText>20)","previouslyFormattedCitation":"(Fauziah et al., 2020)"},"properties":{"noteIndex":0},"schema":"https://github.com/citation-style-language/schema/raw/master/csl-citation.json"}</w:instrText>
      </w:r>
      <w:r>
        <w:rPr>
          <w:shd w:val="clear" w:color="auto" w:fill="FFFFFF"/>
          <w:lang w:val="en-US"/>
        </w:rPr>
        <w:fldChar w:fldCharType="separate"/>
      </w:r>
      <w:r>
        <w:rPr>
          <w:noProof/>
          <w:shd w:val="clear" w:color="auto" w:fill="FFFFFF"/>
        </w:rPr>
        <w:t>(Fauziah et al., 2020)</w:t>
      </w:r>
      <w:r>
        <w:rPr>
          <w:shd w:val="clear" w:color="auto" w:fill="FFFFFF"/>
          <w:lang w:val="en-US"/>
        </w:rPr>
        <w:fldChar w:fldCharType="end"/>
      </w:r>
      <w:r>
        <w:rPr>
          <w:noProof/>
          <w:lang w:val="en-US"/>
        </w:rPr>
        <w:t>. Sebab, p</w:t>
      </w:r>
      <w:r>
        <w:rPr>
          <w:shd w:val="clear" w:color="auto" w:fill="FFFFFF"/>
          <w:lang w:val="en-US"/>
        </w:rPr>
        <w:t>erceraian tanpa melibatkan aspek hukum pe</w:t>
      </w:r>
      <w:r>
        <w:rPr>
          <w:shd w:val="clear" w:color="auto" w:fill="FFFFFF"/>
          <w:lang w:val="en-US"/>
        </w:rPr>
        <w:t xml:space="preserve">rundangan-undangan yang berlaku maka dapat membawa dampak-dampak buruk yang tidak diharapkan </w:t>
      </w:r>
      <w:r>
        <w:rPr>
          <w:shd w:val="clear" w:color="auto" w:fill="FFFFFF"/>
          <w:lang w:val="en-US"/>
        </w:rPr>
        <w:fldChar w:fldCharType="begin"/>
      </w:r>
      <w:r>
        <w:rPr>
          <w:shd w:val="clear" w:color="auto" w:fill="FFFFFF"/>
          <w:lang w:val="en-US"/>
        </w:rPr>
        <w:instrText>ADDIN CSL_CITATION {"citationItems":[{"id":"ITEM-1","itemData":{"ISSN":"2087-2089","author":[{"dropping-particle":"","family":"Rodliyah","given":"Nunung","non-drop</w:instrText>
      </w:r>
      <w:r>
        <w:rPr>
          <w:shd w:val="clear" w:color="auto" w:fill="FFFFFF"/>
          <w:lang w:val="en-US"/>
        </w:rPr>
        <w:instrText>ping-particle":"","parse-names":false,"suffix":""}],"container-title":"Keadilan Progresif","id":"ITEM-1","issue":"1","issued":{"date-parts":[["2014"]]},"title":"Akibat Hukum Perceraian Berdasarkan Undang-Undang Nomor 1 Tahun 1974 Tentang Perkawinan","type"</w:instrText>
      </w:r>
      <w:r>
        <w:rPr>
          <w:shd w:val="clear" w:color="auto" w:fill="FFFFFF"/>
          <w:lang w:val="en-US"/>
        </w:rPr>
        <w:instrText>:"article-journal","volume":"5"},"uris":["http://www.mendeley.com/documents/?uuid=c7aeded6-47bb-4c5a-bdaa-55970e9f19bc"]}],"mendeley":{"formattedCitation":"(Rodliyah, 2014)","plainTextFormattedCitation":"(Rodliyah, 2014)","previouslyFormattedCitation":"(Ro</w:instrText>
      </w:r>
      <w:r>
        <w:rPr>
          <w:shd w:val="clear" w:color="auto" w:fill="FFFFFF"/>
          <w:lang w:val="en-US"/>
        </w:rPr>
        <w:instrText>dliyah, 2014)"},"properties":{"noteIndex":0},"schema":"https://github.com/citation-style-language/schema/raw/master/csl-citation.json"}</w:instrText>
      </w:r>
      <w:r>
        <w:rPr>
          <w:shd w:val="clear" w:color="auto" w:fill="FFFFFF"/>
          <w:lang w:val="en-US"/>
        </w:rPr>
        <w:fldChar w:fldCharType="separate"/>
      </w:r>
      <w:r>
        <w:rPr>
          <w:noProof/>
          <w:shd w:val="clear" w:color="auto" w:fill="FFFFFF"/>
          <w:lang w:val="en-US"/>
        </w:rPr>
        <w:t>(Rodliyah, 2014)</w:t>
      </w:r>
      <w:r>
        <w:rPr>
          <w:shd w:val="clear" w:color="auto" w:fill="FFFFFF"/>
          <w:lang w:val="en-US"/>
        </w:rPr>
        <w:fldChar w:fldCharType="end"/>
      </w:r>
      <w:r>
        <w:rPr>
          <w:shd w:val="clear" w:color="auto" w:fill="FFFFFF"/>
          <w:lang w:val="en-US"/>
        </w:rPr>
        <w:t>.</w:t>
      </w:r>
    </w:p>
    <w:p w14:paraId="251698DB" w14:textId="77777777" w:rsidR="00EA1C6A" w:rsidRDefault="00EB6EAB">
      <w:pPr>
        <w:spacing w:after="0" w:line="240" w:lineRule="auto"/>
        <w:ind w:firstLine="567"/>
        <w:jc w:val="both"/>
      </w:pPr>
      <w:r>
        <w:t>Ikhtiar lain</w:t>
      </w:r>
      <w:r>
        <w:t xml:space="preserve"> yang bisa dilakukan untuk meminimalisasi perceraian yang semakin meningkat pada saat pandemi Covid-19 yang mungkin dirasa cukup sulit, seperti saling memahami satu sama lain dan membicarakan atau mendiskusikan solusi yang bijak dengan cara tidak emosional</w:t>
      </w:r>
      <w:r>
        <w:t xml:space="preserve"> dan lebih menghargai pendapat yang berbeda dari anggota keluarga yang lain agar tidak terjadinya kesalah-pahaman</w:t>
      </w:r>
      <w:r>
        <w:rPr>
          <w:lang w:val="en-US"/>
        </w:rPr>
        <w:t>,</w:t>
      </w:r>
      <w:r>
        <w:t xml:space="preserve"> karena dalam hal berumah tangga tentu akan selalu ada cobaan dan ujian saat menjalaninya karena saat berumah tangga tidak hanya senang bersam</w:t>
      </w:r>
      <w:r>
        <w:t xml:space="preserve">a namun dalam keadaan sulit tetap harus bersama serta melakukan kegiatan bersama-sama dengan keluarga, dimana dengan melakukan kegiatan bersama akan membuat relasi atau hubungan keluarga menjadi lebih erat. Komunikasi intensif juga harus dijaga, </w:t>
      </w:r>
      <w:r>
        <w:lastRenderedPageBreak/>
        <w:t>adanya kom</w:t>
      </w:r>
      <w:r>
        <w:t xml:space="preserve">unikasi dapat membantu satu sama lain menjadi saling pengertian dan saling memahami </w:t>
      </w:r>
      <w:r>
        <w:fldChar w:fldCharType="begin"/>
      </w:r>
      <w:r>
        <w:instrText xml:space="preserve"> CITATION The \l 1057 </w:instrText>
      </w:r>
      <w:r>
        <w:fldChar w:fldCharType="separate"/>
      </w:r>
      <w:r>
        <w:rPr>
          <w:noProof/>
        </w:rPr>
        <w:t>(Radhitya, 2020)</w:t>
      </w:r>
      <w:r>
        <w:fldChar w:fldCharType="end"/>
      </w:r>
      <w:r>
        <w:t>.</w:t>
      </w:r>
    </w:p>
    <w:p w14:paraId="6EF2DE26" w14:textId="77777777" w:rsidR="00EA1C6A" w:rsidRDefault="00EB6EAB">
      <w:pPr>
        <w:spacing w:after="0" w:line="240" w:lineRule="auto"/>
        <w:ind w:firstLine="567"/>
        <w:jc w:val="both"/>
      </w:pPr>
      <w:r>
        <w:rPr>
          <w:noProof/>
        </w:rPr>
        <w:t xml:space="preserve">Bagi Subardhini, M. (2021), dalam “Perceraian Di Masa Pandemi Covid-19: Masalah dan Solusi,” </w:t>
      </w:r>
      <w:r>
        <w:rPr>
          <w:i/>
          <w:iCs/>
          <w:noProof/>
        </w:rPr>
        <w:t>Politeknik Kesejahteraan Sosial Band</w:t>
      </w:r>
      <w:r>
        <w:rPr>
          <w:i/>
          <w:iCs/>
          <w:noProof/>
        </w:rPr>
        <w:t xml:space="preserve">ung, </w:t>
      </w:r>
      <w:r>
        <w:rPr>
          <w:noProof/>
        </w:rPr>
        <w:t>s</w:t>
      </w:r>
      <w:r>
        <w:t>ecara umum faktor penyebab perceraian pada masa pandemi Covid-19 terjadi karena adanya konflik dalam rumah tangga yang disebabkan oleh permasalahan ekonomi, ketidakseimbangan aktivitas dan waktu bersama, KDRT, berubah pola komunikasi, dan faktor usia</w:t>
      </w:r>
      <w:r>
        <w:t xml:space="preserve"> dalam membina rumah tangga </w:t>
      </w:r>
      <w:r>
        <w:rPr>
          <w:lang w:val="en-US"/>
        </w:rPr>
        <w:fldChar w:fldCharType="begin"/>
      </w:r>
      <w:r>
        <w:instrText>ADDIN CSL_CITATION {"citationItems":[{"id":"ITEM-1","itemData":{"author":[{"dropping-particle":"","family":"Subardhini","given":"Meiti","non-dropping-particle":"","parse-names":false,"suffix":""}],"container-title":"Politeknik K</w:instrText>
      </w:r>
      <w:r>
        <w:instrText>esejahteraan Sosial Bandung","id":"ITEM-1","issued":{"date-parts":[["2021"]]},"title":"Perceraian Di Masa Pandemi Covid-19: Masalah dan Solusi","type":"article-journal"},"uris":["http://www.mendeley.com/documents/?uuid=85e4fef2-7896-41f0-878f-4c1aaa7ea660"</w:instrText>
      </w:r>
      <w:r>
        <w:instrText>]}],"mendeley":{"formattedCitation":"(Subardhini, 2021)","plainTextFormattedCitation":"(Subardhini, 2021)","previouslyFormattedCitation":"(Subardhini, 2021)"},"properties":{"noteIndex":0},"schema":"https://github.com/citation-style-language/schema/raw/mast</w:instrText>
      </w:r>
      <w:r>
        <w:instrText>er/csl-citation.json"}</w:instrText>
      </w:r>
      <w:r>
        <w:rPr>
          <w:lang w:val="en-US"/>
        </w:rPr>
        <w:fldChar w:fldCharType="separate"/>
      </w:r>
      <w:r>
        <w:rPr>
          <w:noProof/>
        </w:rPr>
        <w:t>(Subardhini, 2021)</w:t>
      </w:r>
      <w:r>
        <w:rPr>
          <w:lang w:val="en-US"/>
        </w:rPr>
        <w:fldChar w:fldCharType="end"/>
      </w:r>
      <w:r>
        <w:t>. Masyarakat dan keluarga juga memiliki peran dalam menekan terjadinya perceraian karena merekalah yang mempunyai hubungan kehidupan dengan kedua belah pihak. Dukungan dari keluarga dan masyarakat ikut andil dalam</w:t>
      </w:r>
      <w:r>
        <w:t xml:space="preserve"> hal ini, seperti dengan melakukan kegiatan keluarga atau kemasyarakatan secara bersama-sama dengan menciptakan lingkungan yang baik, serta saling menjaga silaturahmi </w:t>
      </w:r>
      <w:r>
        <w:fldChar w:fldCharType="begin"/>
      </w:r>
      <w:r>
        <w:instrText>ADDIN CSL_CITATION {"citationItems":[{"id":"ITEM-1","itemData":{"author":[{"dropping-part</w:instrText>
      </w:r>
      <w:r>
        <w:instrText>icle":"","family":"Subardhini","given":"Meiti","non-dropping-particle":"","parse-names":false,"suffix":""}],"container-title":"Politeknik Kesejahteraan Sosial Bandung","id":"ITEM-1","issued":{"date-parts":[["2021"]]},"title":"Perceraian Di Masa Pandemi Cov</w:instrText>
      </w:r>
      <w:r>
        <w:instrText>id-19: Masalah dan Solusi","type":"article-journal"},"uris":["http://www.mendeley.com/documents/?uuid=85e4fef2-7896-41f0-878f-4c1aaa7ea660"]}],"mendeley":{"formattedCitation":"(Subardhini, 2021)","plainTextFormattedCitation":"(Subardhini, 2021)","previousl</w:instrText>
      </w:r>
      <w:r>
        <w:instrText>yFormattedCitation":"(Subardhini, 2021)"},"properties":{"noteIndex":0},"schema":"https://github.com/citation-style-language/schema/raw/master/csl-citation.json"}</w:instrText>
      </w:r>
      <w:r>
        <w:fldChar w:fldCharType="separate"/>
      </w:r>
      <w:r>
        <w:rPr>
          <w:noProof/>
        </w:rPr>
        <w:t>(Subardhini, 2021)</w:t>
      </w:r>
      <w:r>
        <w:fldChar w:fldCharType="end"/>
      </w:r>
      <w:r>
        <w:t xml:space="preserve">. </w:t>
      </w:r>
    </w:p>
    <w:p w14:paraId="76415AC7" w14:textId="77777777" w:rsidR="00EA1C6A" w:rsidRDefault="00EB6EAB">
      <w:pPr>
        <w:spacing w:after="0" w:line="240" w:lineRule="auto"/>
        <w:ind w:firstLine="567"/>
        <w:jc w:val="both"/>
      </w:pPr>
      <w:r>
        <w:rPr>
          <w:noProof/>
          <w:lang w:val="en-US"/>
        </w:rPr>
        <w:t>Pencegahan merupakan solusi terbaik untuk menekan angka perceraian di I</w:t>
      </w:r>
      <w:r>
        <w:rPr>
          <w:noProof/>
          <w:lang w:val="en-US"/>
        </w:rPr>
        <w:t>ndonesia. Sehingga perlu meningkatkan peran kontrol Kementerian Agama, pengawas agama, para ulama dan kiyai, tokoh masyarakat, dan perguruan tinggi dalam melakukan sinergi bagi pencegahan angka perceraian di Indonesia</w:t>
      </w:r>
      <w:r>
        <w:t xml:space="preserve"> </w:t>
      </w:r>
      <w:r>
        <w:fldChar w:fldCharType="begin"/>
      </w:r>
      <w:r>
        <w:instrText>ADDIN CSL_CITATION {"citationItems":[{</w:instrText>
      </w:r>
      <w:r>
        <w:instrText>"id":"ITEM-1","itemData":{"ISSN":"2723-195X","author":[{"dropping-particle":"","family":"Hidayati","given":"Lili","non-dropping-particle":"","parse-names":false,"suffix":""}],"container-title":"Khuluqiyya","id":"ITEM-1","issue":"1","issued":{"date-parts":[</w:instrText>
      </w:r>
      <w:r>
        <w:instrText>["2021"]]},"page":"71-87","title":"Fenomena Tingginya Angka Perceraian Di Indonesia Antara Pandemi dan Solusi","type":"article-journal","volume":"3"},"uris":["http://www.mendeley.com/documents/?uuid=8b90ff5c-ddac-4bb6-bb82-9997ad8db783"]}],"mendeley":{"for</w:instrText>
      </w:r>
      <w:r>
        <w:instrText>mattedCitation":"(Hidayati, 2021)","plainTextFormattedCitation":"(Hidayati, 2021)","previouslyFormattedCitation":"(Hidayati, 2021)"},"properties":{"noteIndex":0},"schema":"https://github.com/citation-style-language/schema/raw/master/csl-citation.json"}</w:instrText>
      </w:r>
      <w:r>
        <w:fldChar w:fldCharType="separate"/>
      </w:r>
      <w:r>
        <w:rPr>
          <w:noProof/>
        </w:rPr>
        <w:t>(Hid</w:t>
      </w:r>
      <w:r>
        <w:rPr>
          <w:noProof/>
        </w:rPr>
        <w:t>ayati, 2021)</w:t>
      </w:r>
      <w:r>
        <w:fldChar w:fldCharType="end"/>
      </w:r>
      <w:r>
        <w:rPr>
          <w:lang w:val="en-US"/>
        </w:rPr>
        <w:t>.</w:t>
      </w:r>
    </w:p>
    <w:p w14:paraId="4444719D" w14:textId="77777777" w:rsidR="00EA1C6A" w:rsidRDefault="00EA1C6A">
      <w:pPr>
        <w:widowControl w:val="0"/>
        <w:autoSpaceDE w:val="0"/>
        <w:autoSpaceDN w:val="0"/>
        <w:adjustRightInd w:val="0"/>
        <w:spacing w:after="0" w:line="240" w:lineRule="auto"/>
        <w:ind w:firstLine="567"/>
        <w:jc w:val="both"/>
        <w:rPr>
          <w:noProof/>
          <w:lang w:val="en-US"/>
        </w:rPr>
      </w:pPr>
    </w:p>
    <w:p w14:paraId="10C76E7A" w14:textId="77777777" w:rsidR="00EA1C6A" w:rsidRDefault="00EB6EAB">
      <w:pPr>
        <w:tabs>
          <w:tab w:val="left" w:pos="7371"/>
        </w:tabs>
        <w:spacing w:after="0" w:line="240" w:lineRule="auto"/>
        <w:jc w:val="both"/>
        <w:rPr>
          <w:b/>
          <w:bCs/>
        </w:rPr>
      </w:pPr>
      <w:r>
        <w:rPr>
          <w:b/>
          <w:bCs/>
        </w:rPr>
        <w:t>Kesimpulan</w:t>
      </w:r>
    </w:p>
    <w:p w14:paraId="4DE5FB03" w14:textId="77777777" w:rsidR="00EA1C6A" w:rsidRDefault="00EB6EAB">
      <w:pPr>
        <w:spacing w:after="0" w:line="240" w:lineRule="auto"/>
        <w:ind w:firstLine="567"/>
        <w:jc w:val="both"/>
        <w:rPr>
          <w:lang w:val="en-US"/>
        </w:rPr>
      </w:pPr>
      <w:r>
        <w:t xml:space="preserve">Covid-19 yang menghebohkan dunia, termasuk </w:t>
      </w:r>
      <w:r>
        <w:rPr>
          <w:lang w:val="en-US"/>
        </w:rPr>
        <w:t xml:space="preserve">di </w:t>
      </w:r>
      <w:r>
        <w:t>Indonesia tentu memiliki dampak negatif bagi dunia, negara serta terhadap rumah tangga. Salah satu penyebabnya adalah karena perekonomian yang semakin menurun sehingga dirasa kurang</w:t>
      </w:r>
      <w:r>
        <w:t xml:space="preserve"> dalam nafkah keluarga yang menyebabkan sering terjadinya perdebatan serta kekerasan dalam rumah tangga bahkan hingga berujung pada perceraian. Perceraian telah diatur dalam Islam dan perundang-undangan di Indonesia</w:t>
      </w:r>
      <w:r>
        <w:rPr>
          <w:lang w:val="en-US"/>
        </w:rPr>
        <w:t>.</w:t>
      </w:r>
      <w:r>
        <w:t xml:space="preserve"> Hukum asal perceraian menurut Islam ada</w:t>
      </w:r>
      <w:r>
        <w:t xml:space="preserve">lah makruh. Perceraian diperbolehkan atas dasar manfaatnya lebih banyak dari pada </w:t>
      </w:r>
      <w:r>
        <w:rPr>
          <w:lang w:val="en-US"/>
        </w:rPr>
        <w:t xml:space="preserve">sisi </w:t>
      </w:r>
      <w:r>
        <w:rPr>
          <w:i/>
          <w:iCs/>
        </w:rPr>
        <w:t>mudhorot</w:t>
      </w:r>
      <w:r>
        <w:t>. Namun, perceraian merupakan suatu perbuatan halal yang Allah benci sehingga sebaiknya perceraian tersebut dapat dihindari</w:t>
      </w:r>
      <w:r>
        <w:rPr>
          <w:lang w:val="en-US"/>
        </w:rPr>
        <w:t xml:space="preserve"> dengan berbagai upaya pencegahan seba</w:t>
      </w:r>
      <w:r>
        <w:rPr>
          <w:lang w:val="en-US"/>
        </w:rPr>
        <w:t>gaimana ditekankan dalam perundang-undangan di Indonesia</w:t>
      </w:r>
      <w:r>
        <w:t>.</w:t>
      </w:r>
      <w:r>
        <w:rPr>
          <w:lang w:val="en-US"/>
        </w:rPr>
        <w:t xml:space="preserve"> Penelitian ini diharapkan memberikan manfaat bagi khalayak luas umat Islam. Diakui penelitian ini memiliki keterbatasan dalam memberikan perspektif sehingga dibutuhkan pendekatan yang lebih holistik</w:t>
      </w:r>
      <w:r>
        <w:rPr>
          <w:lang w:val="en-US"/>
        </w:rPr>
        <w:t xml:space="preserve">. </w:t>
      </w:r>
      <w:r>
        <w:rPr>
          <w:lang w:val="en-US"/>
        </w:rPr>
        <w:t xml:space="preserve">Penelitian ini merekomendasikan upaya-upaya pencegahan </w:t>
      </w:r>
      <w:r>
        <w:t xml:space="preserve">perceraian </w:t>
      </w:r>
      <w:r>
        <w:rPr>
          <w:lang w:val="en-US"/>
        </w:rPr>
        <w:t xml:space="preserve">di masa pandemi Covid-19 melalui </w:t>
      </w:r>
      <w:r>
        <w:t xml:space="preserve">peran pemerintah, tokoh agama, masyarakat, keluarga hingga dengan kesadaran sendiri. </w:t>
      </w:r>
    </w:p>
    <w:p w14:paraId="0ADB80E1" w14:textId="77777777" w:rsidR="00EA1C6A" w:rsidRDefault="00EA1C6A">
      <w:pPr>
        <w:spacing w:after="0" w:line="240" w:lineRule="auto"/>
        <w:ind w:firstLine="567"/>
        <w:jc w:val="both"/>
      </w:pPr>
    </w:p>
    <w:p w14:paraId="21EBE299" w14:textId="77777777" w:rsidR="00EA1C6A" w:rsidRDefault="00EB6EAB">
      <w:pPr>
        <w:widowControl w:val="0"/>
        <w:autoSpaceDE w:val="0"/>
        <w:autoSpaceDN w:val="0"/>
        <w:adjustRightInd w:val="0"/>
        <w:spacing w:after="0" w:line="240" w:lineRule="auto"/>
        <w:jc w:val="both"/>
        <w:rPr>
          <w:b/>
          <w:bCs/>
          <w:noProof/>
        </w:rPr>
      </w:pPr>
      <w:r>
        <w:rPr>
          <w:b/>
          <w:bCs/>
          <w:noProof/>
        </w:rPr>
        <w:t>Referensi</w:t>
      </w:r>
    </w:p>
    <w:p w14:paraId="7160DD86" w14:textId="77777777" w:rsidR="00EA1C6A" w:rsidRDefault="00EB6EAB">
      <w:pPr>
        <w:widowControl w:val="0"/>
        <w:autoSpaceDE w:val="0"/>
        <w:autoSpaceDN w:val="0"/>
        <w:adjustRightInd w:val="0"/>
        <w:spacing w:after="0" w:line="240" w:lineRule="auto"/>
        <w:ind w:left="480" w:hanging="480"/>
        <w:rPr>
          <w:noProof/>
        </w:rPr>
      </w:pPr>
      <w:r>
        <w:rPr>
          <w:shd w:val="clear" w:color="auto" w:fill="FFFFFF"/>
        </w:rPr>
        <w:fldChar w:fldCharType="begin"/>
      </w:r>
      <w:r>
        <w:rPr>
          <w:shd w:val="clear" w:color="auto" w:fill="FFFFFF"/>
        </w:rPr>
        <w:instrText xml:space="preserve">ADDIN Mendeley Bibliography CSL_BIBLIOGRAPHY </w:instrText>
      </w:r>
      <w:r>
        <w:rPr>
          <w:shd w:val="clear" w:color="auto" w:fill="FFFFFF"/>
        </w:rPr>
        <w:fldChar w:fldCharType="separate"/>
      </w:r>
      <w:r>
        <w:rPr>
          <w:noProof/>
        </w:rPr>
        <w:t xml:space="preserve">Abdi, M. N. (2020). Krisis Ekonomi Global dari Dampak Penyebaran Virus Corona (Covid-19). </w:t>
      </w:r>
      <w:r>
        <w:rPr>
          <w:i/>
          <w:iCs/>
          <w:noProof/>
        </w:rPr>
        <w:t>AkMen Jurnal Ilmiah</w:t>
      </w:r>
      <w:r>
        <w:rPr>
          <w:noProof/>
        </w:rPr>
        <w:t xml:space="preserve">, </w:t>
      </w:r>
      <w:r>
        <w:rPr>
          <w:i/>
          <w:iCs/>
          <w:noProof/>
        </w:rPr>
        <w:t>17</w:t>
      </w:r>
      <w:r>
        <w:rPr>
          <w:noProof/>
        </w:rPr>
        <w:t>(1), 90–98.</w:t>
      </w:r>
    </w:p>
    <w:p w14:paraId="2C1F44A2" w14:textId="77777777" w:rsidR="00EA1C6A" w:rsidRDefault="00EB6EAB">
      <w:pPr>
        <w:widowControl w:val="0"/>
        <w:autoSpaceDE w:val="0"/>
        <w:autoSpaceDN w:val="0"/>
        <w:adjustRightInd w:val="0"/>
        <w:spacing w:after="0" w:line="240" w:lineRule="auto"/>
        <w:ind w:left="480" w:hanging="480"/>
        <w:rPr>
          <w:noProof/>
        </w:rPr>
      </w:pPr>
      <w:r>
        <w:rPr>
          <w:noProof/>
        </w:rPr>
        <w:t xml:space="preserve">Abror, H. K., &amp; MH, K. H. A. (2020). </w:t>
      </w:r>
      <w:r>
        <w:rPr>
          <w:i/>
          <w:iCs/>
          <w:noProof/>
        </w:rPr>
        <w:t>Hukum perkawinan dan Perceraian</w:t>
      </w:r>
      <w:r>
        <w:rPr>
          <w:noProof/>
        </w:rPr>
        <w:t>. Ladang Kata, Ban</w:t>
      </w:r>
      <w:r>
        <w:rPr>
          <w:noProof/>
        </w:rPr>
        <w:t>tul Yogyakarta.</w:t>
      </w:r>
    </w:p>
    <w:p w14:paraId="4698C482" w14:textId="77777777" w:rsidR="00EA1C6A" w:rsidRDefault="00EB6EAB">
      <w:pPr>
        <w:widowControl w:val="0"/>
        <w:autoSpaceDE w:val="0"/>
        <w:autoSpaceDN w:val="0"/>
        <w:adjustRightInd w:val="0"/>
        <w:spacing w:after="0" w:line="240" w:lineRule="auto"/>
        <w:ind w:left="480" w:hanging="480"/>
        <w:rPr>
          <w:noProof/>
        </w:rPr>
      </w:pPr>
      <w:r>
        <w:rPr>
          <w:noProof/>
        </w:rPr>
        <w:t xml:space="preserve">Anwar, S. (2015). Tinjauan Hukum Islam Terhadap Perceraian Atas Kehendak Orang Tua (Studi Kasus di Desa Grinting Kecamatan Bulakamba Kabupaten Brebes). </w:t>
      </w:r>
      <w:r>
        <w:rPr>
          <w:i/>
          <w:iCs/>
          <w:noProof/>
        </w:rPr>
        <w:t>UIN Walisongo</w:t>
      </w:r>
      <w:r>
        <w:rPr>
          <w:noProof/>
        </w:rPr>
        <w:t>.</w:t>
      </w:r>
    </w:p>
    <w:p w14:paraId="6DB777E8" w14:textId="77777777" w:rsidR="00EA1C6A" w:rsidRDefault="00EB6EAB">
      <w:pPr>
        <w:widowControl w:val="0"/>
        <w:autoSpaceDE w:val="0"/>
        <w:autoSpaceDN w:val="0"/>
        <w:adjustRightInd w:val="0"/>
        <w:spacing w:after="0" w:line="240" w:lineRule="auto"/>
        <w:ind w:left="480" w:hanging="480"/>
        <w:rPr>
          <w:noProof/>
        </w:rPr>
      </w:pPr>
      <w:r>
        <w:rPr>
          <w:noProof/>
        </w:rPr>
        <w:lastRenderedPageBreak/>
        <w:t xml:space="preserve">Azizah, L. (2012). Analisis Perceraian dalam Kompilasi Hukum Islam. </w:t>
      </w:r>
      <w:r>
        <w:rPr>
          <w:i/>
          <w:iCs/>
          <w:noProof/>
        </w:rPr>
        <w:t>Al-’A</w:t>
      </w:r>
      <w:r>
        <w:rPr>
          <w:i/>
          <w:iCs/>
          <w:noProof/>
        </w:rPr>
        <w:t>dalah</w:t>
      </w:r>
      <w:r>
        <w:rPr>
          <w:noProof/>
        </w:rPr>
        <w:t xml:space="preserve">, </w:t>
      </w:r>
      <w:r>
        <w:rPr>
          <w:i/>
          <w:iCs/>
          <w:noProof/>
        </w:rPr>
        <w:t>10</w:t>
      </w:r>
      <w:r>
        <w:rPr>
          <w:noProof/>
        </w:rPr>
        <w:t>(2), 415–422.</w:t>
      </w:r>
    </w:p>
    <w:p w14:paraId="327FE077" w14:textId="77777777" w:rsidR="00EA1C6A" w:rsidRDefault="00EB6EAB">
      <w:pPr>
        <w:widowControl w:val="0"/>
        <w:autoSpaceDE w:val="0"/>
        <w:autoSpaceDN w:val="0"/>
        <w:adjustRightInd w:val="0"/>
        <w:spacing w:after="0" w:line="240" w:lineRule="auto"/>
        <w:ind w:left="480" w:hanging="480"/>
        <w:rPr>
          <w:noProof/>
        </w:rPr>
      </w:pPr>
      <w:r>
        <w:rPr>
          <w:noProof/>
        </w:rPr>
        <w:t xml:space="preserve">Burlian, F. (2019). Eksistensi Perkawinan Dan Perceraian Menurut Hukum Islam Dan Pasca Berlakunya UU NO. 1 Tahun 1974. </w:t>
      </w:r>
      <w:r>
        <w:rPr>
          <w:i/>
          <w:iCs/>
          <w:noProof/>
        </w:rPr>
        <w:t>MIZAN, Jurnal Ilmu Hukum</w:t>
      </w:r>
      <w:r>
        <w:rPr>
          <w:noProof/>
        </w:rPr>
        <w:t xml:space="preserve">, </w:t>
      </w:r>
      <w:r>
        <w:rPr>
          <w:i/>
          <w:iCs/>
          <w:noProof/>
        </w:rPr>
        <w:t>8</w:t>
      </w:r>
      <w:r>
        <w:rPr>
          <w:noProof/>
        </w:rPr>
        <w:t>(2). https://doi.org/10.32503/mizan.v8i2.669</w:t>
      </w:r>
    </w:p>
    <w:p w14:paraId="6ED2FF55" w14:textId="77777777" w:rsidR="00EA1C6A" w:rsidRDefault="00EB6EAB">
      <w:pPr>
        <w:widowControl w:val="0"/>
        <w:autoSpaceDE w:val="0"/>
        <w:autoSpaceDN w:val="0"/>
        <w:adjustRightInd w:val="0"/>
        <w:spacing w:after="0" w:line="240" w:lineRule="auto"/>
        <w:ind w:left="480" w:hanging="480"/>
        <w:rPr>
          <w:noProof/>
        </w:rPr>
      </w:pPr>
      <w:r>
        <w:rPr>
          <w:noProof/>
        </w:rPr>
        <w:t>Dariyo, A., &amp; Esa, D. (2004). Memahami psi</w:t>
      </w:r>
      <w:r>
        <w:rPr>
          <w:noProof/>
        </w:rPr>
        <w:t xml:space="preserve">kologi perceraian dalam kehidupan keluarga. </w:t>
      </w:r>
      <w:r>
        <w:rPr>
          <w:i/>
          <w:iCs/>
          <w:noProof/>
        </w:rPr>
        <w:t>Jurnal Psikologi</w:t>
      </w:r>
      <w:r>
        <w:rPr>
          <w:noProof/>
        </w:rPr>
        <w:t xml:space="preserve">, </w:t>
      </w:r>
      <w:r>
        <w:rPr>
          <w:i/>
          <w:iCs/>
          <w:noProof/>
        </w:rPr>
        <w:t>2</w:t>
      </w:r>
      <w:r>
        <w:rPr>
          <w:noProof/>
        </w:rPr>
        <w:t>(2), 94–100.</w:t>
      </w:r>
    </w:p>
    <w:p w14:paraId="2F9A525F" w14:textId="77777777" w:rsidR="00EA1C6A" w:rsidRDefault="00EB6EAB">
      <w:pPr>
        <w:widowControl w:val="0"/>
        <w:autoSpaceDE w:val="0"/>
        <w:autoSpaceDN w:val="0"/>
        <w:adjustRightInd w:val="0"/>
        <w:spacing w:after="0" w:line="240" w:lineRule="auto"/>
        <w:ind w:left="480" w:hanging="480"/>
        <w:rPr>
          <w:noProof/>
        </w:rPr>
      </w:pPr>
      <w:r>
        <w:rPr>
          <w:noProof/>
        </w:rPr>
        <w:t xml:space="preserve">Darmalaksana, W. (2020a). Formula Penelitian Pengalaman Kelas Menulis. </w:t>
      </w:r>
      <w:r>
        <w:rPr>
          <w:i/>
          <w:iCs/>
          <w:noProof/>
        </w:rPr>
        <w:t>Jurnal Kelas Menulis UIN Sunan Gunung Djati Bandung</w:t>
      </w:r>
      <w:r>
        <w:rPr>
          <w:noProof/>
        </w:rPr>
        <w:t>. http://digilib.uinsgd.ac.id/32620/</w:t>
      </w:r>
    </w:p>
    <w:p w14:paraId="4E56CEF8" w14:textId="77777777" w:rsidR="00EA1C6A" w:rsidRDefault="00EB6EAB">
      <w:pPr>
        <w:widowControl w:val="0"/>
        <w:autoSpaceDE w:val="0"/>
        <w:autoSpaceDN w:val="0"/>
        <w:adjustRightInd w:val="0"/>
        <w:spacing w:after="0" w:line="240" w:lineRule="auto"/>
        <w:ind w:left="480" w:hanging="480"/>
        <w:rPr>
          <w:noProof/>
        </w:rPr>
      </w:pPr>
      <w:r>
        <w:rPr>
          <w:noProof/>
        </w:rPr>
        <w:t>Darmalaksana, W. (202</w:t>
      </w:r>
      <w:r>
        <w:rPr>
          <w:noProof/>
        </w:rPr>
        <w:t xml:space="preserve">0b). Metode Penelitian Kualitatif Studi Pustaka dan Studi Lapangan. </w:t>
      </w:r>
      <w:r>
        <w:rPr>
          <w:i/>
          <w:iCs/>
          <w:noProof/>
        </w:rPr>
        <w:t>Pre-Print Digital Library UIN Sunan Gunung Djati Bandung</w:t>
      </w:r>
      <w:r>
        <w:rPr>
          <w:noProof/>
        </w:rPr>
        <w:t>.</w:t>
      </w:r>
    </w:p>
    <w:p w14:paraId="734ECC5E" w14:textId="77777777" w:rsidR="00EA1C6A" w:rsidRDefault="00EB6EAB">
      <w:pPr>
        <w:widowControl w:val="0"/>
        <w:autoSpaceDE w:val="0"/>
        <w:autoSpaceDN w:val="0"/>
        <w:adjustRightInd w:val="0"/>
        <w:spacing w:after="0" w:line="240" w:lineRule="auto"/>
        <w:ind w:left="480" w:hanging="480"/>
        <w:rPr>
          <w:noProof/>
        </w:rPr>
      </w:pPr>
      <w:r>
        <w:rPr>
          <w:noProof/>
        </w:rPr>
        <w:t xml:space="preserve">Fauziah, A. S. N., Fauzi, A. N., &amp; Ainayah, U. (2020). Analisis Maraknya Perceraian Pada Masa Covid 19. </w:t>
      </w:r>
      <w:r>
        <w:rPr>
          <w:i/>
          <w:iCs/>
          <w:noProof/>
        </w:rPr>
        <w:t xml:space="preserve">Mizan: Journal of Islamic </w:t>
      </w:r>
      <w:r>
        <w:rPr>
          <w:i/>
          <w:iCs/>
          <w:noProof/>
        </w:rPr>
        <w:t>Law</w:t>
      </w:r>
      <w:r>
        <w:rPr>
          <w:noProof/>
        </w:rPr>
        <w:t xml:space="preserve">, </w:t>
      </w:r>
      <w:r>
        <w:rPr>
          <w:i/>
          <w:iCs/>
          <w:noProof/>
        </w:rPr>
        <w:t>4</w:t>
      </w:r>
      <w:r>
        <w:rPr>
          <w:noProof/>
        </w:rPr>
        <w:t>(2), 181–192.</w:t>
      </w:r>
    </w:p>
    <w:p w14:paraId="31032EE8" w14:textId="77777777" w:rsidR="00EA1C6A" w:rsidRDefault="00EB6EAB">
      <w:pPr>
        <w:widowControl w:val="0"/>
        <w:autoSpaceDE w:val="0"/>
        <w:autoSpaceDN w:val="0"/>
        <w:adjustRightInd w:val="0"/>
        <w:spacing w:after="0" w:line="240" w:lineRule="auto"/>
        <w:ind w:left="480" w:hanging="480"/>
        <w:rPr>
          <w:noProof/>
        </w:rPr>
      </w:pPr>
      <w:r>
        <w:rPr>
          <w:noProof/>
        </w:rPr>
        <w:t xml:space="preserve">Hadiwardoyo, W. (2020). Kerugian Ekonomi Nasional Akibat Pandemi Covid-19. </w:t>
      </w:r>
      <w:r>
        <w:rPr>
          <w:i/>
          <w:iCs/>
          <w:noProof/>
        </w:rPr>
        <w:t>BASKARA: Journal of Business &amp; Entrepreneurship</w:t>
      </w:r>
      <w:r>
        <w:rPr>
          <w:noProof/>
        </w:rPr>
        <w:t xml:space="preserve">, </w:t>
      </w:r>
      <w:r>
        <w:rPr>
          <w:i/>
          <w:iCs/>
          <w:noProof/>
        </w:rPr>
        <w:t>2</w:t>
      </w:r>
      <w:r>
        <w:rPr>
          <w:noProof/>
        </w:rPr>
        <w:t>(2), 83–92.</w:t>
      </w:r>
    </w:p>
    <w:p w14:paraId="622B3E64" w14:textId="77777777" w:rsidR="00EA1C6A" w:rsidRDefault="00EB6EAB">
      <w:pPr>
        <w:widowControl w:val="0"/>
        <w:autoSpaceDE w:val="0"/>
        <w:autoSpaceDN w:val="0"/>
        <w:adjustRightInd w:val="0"/>
        <w:spacing w:after="0" w:line="240" w:lineRule="auto"/>
        <w:ind w:left="480" w:hanging="480"/>
        <w:rPr>
          <w:noProof/>
        </w:rPr>
      </w:pPr>
      <w:r>
        <w:rPr>
          <w:noProof/>
        </w:rPr>
        <w:t xml:space="preserve">Halodoc, R. (2018). 7 Efek Buruk Perceraian Bagi Anak. </w:t>
      </w:r>
      <w:r>
        <w:rPr>
          <w:i/>
          <w:iCs/>
          <w:noProof/>
        </w:rPr>
        <w:t>Halodoc</w:t>
      </w:r>
      <w:r>
        <w:rPr>
          <w:noProof/>
        </w:rPr>
        <w:t>.</w:t>
      </w:r>
    </w:p>
    <w:p w14:paraId="30056070" w14:textId="77777777" w:rsidR="00EA1C6A" w:rsidRDefault="00EB6EAB">
      <w:pPr>
        <w:widowControl w:val="0"/>
        <w:autoSpaceDE w:val="0"/>
        <w:autoSpaceDN w:val="0"/>
        <w:adjustRightInd w:val="0"/>
        <w:spacing w:after="0" w:line="240" w:lineRule="auto"/>
        <w:ind w:left="480" w:hanging="480"/>
        <w:rPr>
          <w:noProof/>
        </w:rPr>
      </w:pPr>
      <w:r>
        <w:rPr>
          <w:noProof/>
        </w:rPr>
        <w:t xml:space="preserve">Hamid, H. Z. (1988). </w:t>
      </w:r>
      <w:r>
        <w:rPr>
          <w:i/>
          <w:iCs/>
          <w:noProof/>
        </w:rPr>
        <w:t>Pokok-Pokok Hukum Perkawinan Islam dan Undang-Undang Perkawinan di Indonesia.</w:t>
      </w:r>
      <w:r>
        <w:rPr>
          <w:noProof/>
        </w:rPr>
        <w:t xml:space="preserve"> Bani Cipta.</w:t>
      </w:r>
    </w:p>
    <w:p w14:paraId="595187EC" w14:textId="77777777" w:rsidR="00EA1C6A" w:rsidRDefault="00EB6EAB">
      <w:pPr>
        <w:widowControl w:val="0"/>
        <w:autoSpaceDE w:val="0"/>
        <w:autoSpaceDN w:val="0"/>
        <w:adjustRightInd w:val="0"/>
        <w:spacing w:after="0" w:line="240" w:lineRule="auto"/>
        <w:ind w:left="480" w:hanging="480"/>
        <w:rPr>
          <w:noProof/>
        </w:rPr>
      </w:pPr>
      <w:r>
        <w:rPr>
          <w:noProof/>
        </w:rPr>
        <w:t>Hasrul, M. (2020). Aspek Hukum Pemberlakuan Pembatasan Sosial Berskala Besar (PSBB) Dalam Rangka Penanganan Corona Virus Disease 2019 (Covid-19).</w:t>
      </w:r>
      <w:r>
        <w:rPr>
          <w:noProof/>
        </w:rPr>
        <w:t xml:space="preserve"> </w:t>
      </w:r>
      <w:r>
        <w:rPr>
          <w:i/>
          <w:iCs/>
          <w:noProof/>
        </w:rPr>
        <w:t>Jurnal Legislatif</w:t>
      </w:r>
      <w:r>
        <w:rPr>
          <w:noProof/>
        </w:rPr>
        <w:t>, 385–398.</w:t>
      </w:r>
    </w:p>
    <w:p w14:paraId="27D83D68" w14:textId="77777777" w:rsidR="00EA1C6A" w:rsidRDefault="00EB6EAB">
      <w:pPr>
        <w:widowControl w:val="0"/>
        <w:autoSpaceDE w:val="0"/>
        <w:autoSpaceDN w:val="0"/>
        <w:adjustRightInd w:val="0"/>
        <w:spacing w:after="0" w:line="240" w:lineRule="auto"/>
        <w:ind w:left="480" w:hanging="480"/>
        <w:rPr>
          <w:noProof/>
        </w:rPr>
      </w:pPr>
      <w:r>
        <w:rPr>
          <w:noProof/>
        </w:rPr>
        <w:t xml:space="preserve">Herdiana, D. (2020). Konstruksi Konsep Social Distancing dan Lockdown dalam Perspektif Kebijakan Publik. </w:t>
      </w:r>
      <w:r>
        <w:rPr>
          <w:i/>
          <w:iCs/>
          <w:noProof/>
        </w:rPr>
        <w:t>Inovasi Pembangunan: Jurnal Kelitbangan</w:t>
      </w:r>
      <w:r>
        <w:rPr>
          <w:noProof/>
        </w:rPr>
        <w:t xml:space="preserve">, </w:t>
      </w:r>
      <w:r>
        <w:rPr>
          <w:i/>
          <w:iCs/>
          <w:noProof/>
        </w:rPr>
        <w:t>8</w:t>
      </w:r>
      <w:r>
        <w:rPr>
          <w:noProof/>
        </w:rPr>
        <w:t>(02), 107.</w:t>
      </w:r>
    </w:p>
    <w:p w14:paraId="2DB87C00" w14:textId="77777777" w:rsidR="00EA1C6A" w:rsidRDefault="00EB6EAB">
      <w:pPr>
        <w:widowControl w:val="0"/>
        <w:autoSpaceDE w:val="0"/>
        <w:autoSpaceDN w:val="0"/>
        <w:adjustRightInd w:val="0"/>
        <w:spacing w:after="0" w:line="240" w:lineRule="auto"/>
        <w:ind w:left="480" w:hanging="480"/>
        <w:rPr>
          <w:noProof/>
        </w:rPr>
      </w:pPr>
      <w:r>
        <w:rPr>
          <w:noProof/>
        </w:rPr>
        <w:t>Hidayati, L. (2021). Fenomena Tingginya Angka Perceraian Di Indonesia</w:t>
      </w:r>
      <w:r>
        <w:rPr>
          <w:noProof/>
        </w:rPr>
        <w:t xml:space="preserve"> Antara Pandemi dan Solusi. </w:t>
      </w:r>
      <w:r>
        <w:rPr>
          <w:i/>
          <w:iCs/>
          <w:noProof/>
        </w:rPr>
        <w:t>Khuluqiyya</w:t>
      </w:r>
      <w:r>
        <w:rPr>
          <w:noProof/>
        </w:rPr>
        <w:t xml:space="preserve">, </w:t>
      </w:r>
      <w:r>
        <w:rPr>
          <w:i/>
          <w:iCs/>
          <w:noProof/>
        </w:rPr>
        <w:t>3</w:t>
      </w:r>
      <w:r>
        <w:rPr>
          <w:noProof/>
        </w:rPr>
        <w:t>(1), 71–87.</w:t>
      </w:r>
    </w:p>
    <w:p w14:paraId="1979CED7" w14:textId="77777777" w:rsidR="00EA1C6A" w:rsidRDefault="00EB6EAB">
      <w:pPr>
        <w:widowControl w:val="0"/>
        <w:autoSpaceDE w:val="0"/>
        <w:autoSpaceDN w:val="0"/>
        <w:adjustRightInd w:val="0"/>
        <w:spacing w:after="0" w:line="240" w:lineRule="auto"/>
        <w:ind w:left="480" w:hanging="480"/>
        <w:rPr>
          <w:noProof/>
        </w:rPr>
      </w:pPr>
      <w:r>
        <w:rPr>
          <w:noProof/>
        </w:rPr>
        <w:t xml:space="preserve">Indonesia, Y. P. P. / P. A.-Q. D. A. R. (2009). </w:t>
      </w:r>
      <w:r>
        <w:rPr>
          <w:i/>
          <w:iCs/>
          <w:noProof/>
        </w:rPr>
        <w:t>Al-Qur’an dan Terjemahnya</w:t>
      </w:r>
      <w:r>
        <w:rPr>
          <w:noProof/>
        </w:rPr>
        <w:t>. Syamil Qur‟an.</w:t>
      </w:r>
    </w:p>
    <w:p w14:paraId="7100C27A" w14:textId="77777777" w:rsidR="00EA1C6A" w:rsidRDefault="00EB6EAB">
      <w:pPr>
        <w:widowControl w:val="0"/>
        <w:autoSpaceDE w:val="0"/>
        <w:autoSpaceDN w:val="0"/>
        <w:adjustRightInd w:val="0"/>
        <w:spacing w:after="0" w:line="240" w:lineRule="auto"/>
        <w:ind w:left="480" w:hanging="480"/>
        <w:rPr>
          <w:noProof/>
        </w:rPr>
      </w:pPr>
      <w:r>
        <w:rPr>
          <w:noProof/>
        </w:rPr>
        <w:t xml:space="preserve">Khaeruman, B., Nur, S., Mujiyo, M., &amp; Rodliyana, D. (2020). Pandemi Covid-19 dan kondisi darurat: Kajian hadis tematik. </w:t>
      </w:r>
      <w:r>
        <w:rPr>
          <w:i/>
          <w:iCs/>
          <w:noProof/>
        </w:rPr>
        <w:t>UIN Sunan Gunung Djati Bandung</w:t>
      </w:r>
      <w:r>
        <w:rPr>
          <w:noProof/>
        </w:rPr>
        <w:t>.</w:t>
      </w:r>
    </w:p>
    <w:p w14:paraId="4531C140" w14:textId="77777777" w:rsidR="00EA1C6A" w:rsidRDefault="00EB6EAB">
      <w:pPr>
        <w:widowControl w:val="0"/>
        <w:autoSpaceDE w:val="0"/>
        <w:autoSpaceDN w:val="0"/>
        <w:adjustRightInd w:val="0"/>
        <w:spacing w:after="0" w:line="240" w:lineRule="auto"/>
        <w:ind w:left="480" w:hanging="480"/>
        <w:rPr>
          <w:noProof/>
        </w:rPr>
      </w:pPr>
      <w:r>
        <w:rPr>
          <w:noProof/>
        </w:rPr>
        <w:t xml:space="preserve">Liputan6.com. (2020, September). </w:t>
      </w:r>
      <w:r>
        <w:rPr>
          <w:i/>
          <w:iCs/>
          <w:noProof/>
        </w:rPr>
        <w:t>Ada 989 Kasus Perceraian di Madiun Selama Pandemi COVID-19</w:t>
      </w:r>
      <w:r>
        <w:rPr>
          <w:noProof/>
        </w:rPr>
        <w:t>.</w:t>
      </w:r>
    </w:p>
    <w:p w14:paraId="20CF82B4" w14:textId="77777777" w:rsidR="00EA1C6A" w:rsidRDefault="00EB6EAB">
      <w:pPr>
        <w:widowControl w:val="0"/>
        <w:autoSpaceDE w:val="0"/>
        <w:autoSpaceDN w:val="0"/>
        <w:adjustRightInd w:val="0"/>
        <w:spacing w:after="0" w:line="240" w:lineRule="auto"/>
        <w:ind w:left="480" w:hanging="480"/>
        <w:rPr>
          <w:noProof/>
        </w:rPr>
      </w:pPr>
      <w:r>
        <w:rPr>
          <w:noProof/>
        </w:rPr>
        <w:t>Marison, W.</w:t>
      </w:r>
      <w:r>
        <w:rPr>
          <w:noProof/>
        </w:rPr>
        <w:t xml:space="preserve"> (2020, September). Selama Pandemi Covid-19, Kasus Perceraian di Jakarta Timur Mencapai Angka 900. </w:t>
      </w:r>
      <w:r>
        <w:rPr>
          <w:i/>
          <w:iCs/>
          <w:noProof/>
        </w:rPr>
        <w:t>Kompas.Com</w:t>
      </w:r>
      <w:r>
        <w:rPr>
          <w:noProof/>
        </w:rPr>
        <w:t>.</w:t>
      </w:r>
    </w:p>
    <w:p w14:paraId="53D5EDAF" w14:textId="77777777" w:rsidR="00EA1C6A" w:rsidRDefault="00EB6EAB">
      <w:pPr>
        <w:widowControl w:val="0"/>
        <w:autoSpaceDE w:val="0"/>
        <w:autoSpaceDN w:val="0"/>
        <w:adjustRightInd w:val="0"/>
        <w:spacing w:after="0" w:line="240" w:lineRule="auto"/>
        <w:ind w:left="480" w:hanging="480"/>
        <w:rPr>
          <w:noProof/>
        </w:rPr>
      </w:pPr>
      <w:r>
        <w:rPr>
          <w:noProof/>
        </w:rPr>
        <w:t xml:space="preserve">Nasruddin, R., &amp; Haq, I. (2020). Pembatasan sosial berskala besar (PSBB) dan masyarakat berpenghasilan rendah. </w:t>
      </w:r>
      <w:r>
        <w:rPr>
          <w:i/>
          <w:iCs/>
          <w:noProof/>
        </w:rPr>
        <w:t>SALAM: Jurnal Sosial Dan Budaya Sy</w:t>
      </w:r>
      <w:r>
        <w:rPr>
          <w:i/>
          <w:iCs/>
          <w:noProof/>
        </w:rPr>
        <w:t>ar-I</w:t>
      </w:r>
      <w:r>
        <w:rPr>
          <w:noProof/>
        </w:rPr>
        <w:t xml:space="preserve">, </w:t>
      </w:r>
      <w:r>
        <w:rPr>
          <w:i/>
          <w:iCs/>
          <w:noProof/>
        </w:rPr>
        <w:t>7</w:t>
      </w:r>
      <w:r>
        <w:rPr>
          <w:noProof/>
        </w:rPr>
        <w:t>(7), 639–648.</w:t>
      </w:r>
    </w:p>
    <w:p w14:paraId="510C388D" w14:textId="77777777" w:rsidR="00EA1C6A" w:rsidRDefault="00EB6EAB">
      <w:pPr>
        <w:widowControl w:val="0"/>
        <w:autoSpaceDE w:val="0"/>
        <w:autoSpaceDN w:val="0"/>
        <w:adjustRightInd w:val="0"/>
        <w:spacing w:after="0" w:line="240" w:lineRule="auto"/>
        <w:ind w:left="480" w:hanging="480"/>
        <w:rPr>
          <w:noProof/>
        </w:rPr>
      </w:pPr>
      <w:r>
        <w:rPr>
          <w:noProof/>
        </w:rPr>
        <w:t xml:space="preserve">Radhitya, T. V., Nurwati, N., &amp; Irfan, M. (2020). Dampak Pandemi COVID-19 Terhadap Kekerasan dalam Rumah Tangga. </w:t>
      </w:r>
      <w:r>
        <w:rPr>
          <w:i/>
          <w:iCs/>
          <w:noProof/>
        </w:rPr>
        <w:t>Jurnal Kolaborasi Resolusi Konflik</w:t>
      </w:r>
      <w:r>
        <w:rPr>
          <w:noProof/>
        </w:rPr>
        <w:t xml:space="preserve">, </w:t>
      </w:r>
      <w:r>
        <w:rPr>
          <w:i/>
          <w:iCs/>
          <w:noProof/>
        </w:rPr>
        <w:t>2</w:t>
      </w:r>
      <w:r>
        <w:rPr>
          <w:noProof/>
        </w:rPr>
        <w:t>(2), 111–119.</w:t>
      </w:r>
    </w:p>
    <w:p w14:paraId="5CE25B3A" w14:textId="77777777" w:rsidR="00EA1C6A" w:rsidRDefault="00EB6EAB">
      <w:pPr>
        <w:widowControl w:val="0"/>
        <w:autoSpaceDE w:val="0"/>
        <w:autoSpaceDN w:val="0"/>
        <w:adjustRightInd w:val="0"/>
        <w:spacing w:after="0" w:line="240" w:lineRule="auto"/>
        <w:ind w:left="480" w:hanging="480"/>
        <w:rPr>
          <w:noProof/>
        </w:rPr>
      </w:pPr>
      <w:r>
        <w:rPr>
          <w:noProof/>
        </w:rPr>
        <w:t xml:space="preserve">Rasjid, S. (1986). </w:t>
      </w:r>
      <w:r>
        <w:rPr>
          <w:i/>
          <w:iCs/>
          <w:noProof/>
        </w:rPr>
        <w:t>Fiqh Islam</w:t>
      </w:r>
      <w:r>
        <w:rPr>
          <w:noProof/>
        </w:rPr>
        <w:t>.</w:t>
      </w:r>
    </w:p>
    <w:p w14:paraId="72D2B063" w14:textId="77777777" w:rsidR="00EA1C6A" w:rsidRDefault="00EB6EAB">
      <w:pPr>
        <w:widowControl w:val="0"/>
        <w:autoSpaceDE w:val="0"/>
        <w:autoSpaceDN w:val="0"/>
        <w:adjustRightInd w:val="0"/>
        <w:spacing w:after="0" w:line="240" w:lineRule="auto"/>
        <w:ind w:left="480" w:hanging="480"/>
        <w:rPr>
          <w:noProof/>
        </w:rPr>
      </w:pPr>
      <w:r>
        <w:rPr>
          <w:noProof/>
        </w:rPr>
        <w:t>Rodliyah, N. (2014). Akibat Hukum Percer</w:t>
      </w:r>
      <w:r>
        <w:rPr>
          <w:noProof/>
        </w:rPr>
        <w:t xml:space="preserve">aian Berdasarkan Undang-Undang Nomor 1 Tahun 1974 Tentang Perkawinan. </w:t>
      </w:r>
      <w:r>
        <w:rPr>
          <w:i/>
          <w:iCs/>
          <w:noProof/>
        </w:rPr>
        <w:t>Keadilan Progresif</w:t>
      </w:r>
      <w:r>
        <w:rPr>
          <w:noProof/>
        </w:rPr>
        <w:t xml:space="preserve">, </w:t>
      </w:r>
      <w:r>
        <w:rPr>
          <w:i/>
          <w:iCs/>
          <w:noProof/>
        </w:rPr>
        <w:t>5</w:t>
      </w:r>
      <w:r>
        <w:rPr>
          <w:noProof/>
        </w:rPr>
        <w:t>(1).</w:t>
      </w:r>
    </w:p>
    <w:p w14:paraId="17C5AA85" w14:textId="77777777" w:rsidR="00EA1C6A" w:rsidRDefault="00EB6EAB">
      <w:pPr>
        <w:widowControl w:val="0"/>
        <w:autoSpaceDE w:val="0"/>
        <w:autoSpaceDN w:val="0"/>
        <w:adjustRightInd w:val="0"/>
        <w:spacing w:after="0" w:line="240" w:lineRule="auto"/>
        <w:ind w:left="480" w:hanging="480"/>
        <w:rPr>
          <w:noProof/>
        </w:rPr>
      </w:pPr>
      <w:r>
        <w:rPr>
          <w:noProof/>
        </w:rPr>
        <w:lastRenderedPageBreak/>
        <w:t xml:space="preserve">Rosele, M. I., Syed Jaafar, S. M., &amp; Ramli, M. A. (2013). Prinsip-Prinsip Halal Dan Haram Menurut Yusuf Al-Qaradawi. </w:t>
      </w:r>
      <w:r>
        <w:rPr>
          <w:i/>
          <w:iCs/>
          <w:noProof/>
        </w:rPr>
        <w:t>Halalan Thoyyiban Perspektif Malaysia</w:t>
      </w:r>
      <w:r>
        <w:rPr>
          <w:noProof/>
        </w:rPr>
        <w:t>.</w:t>
      </w:r>
    </w:p>
    <w:p w14:paraId="152B812B" w14:textId="77777777" w:rsidR="00EA1C6A" w:rsidRDefault="00EB6EAB">
      <w:pPr>
        <w:widowControl w:val="0"/>
        <w:autoSpaceDE w:val="0"/>
        <w:autoSpaceDN w:val="0"/>
        <w:adjustRightInd w:val="0"/>
        <w:spacing w:after="0" w:line="240" w:lineRule="auto"/>
        <w:ind w:left="480" w:hanging="480"/>
        <w:rPr>
          <w:noProof/>
        </w:rPr>
      </w:pPr>
      <w:r>
        <w:rPr>
          <w:noProof/>
        </w:rPr>
        <w:t>Sabi</w:t>
      </w:r>
      <w:r>
        <w:rPr>
          <w:noProof/>
        </w:rPr>
        <w:t xml:space="preserve">q, S. (1978). </w:t>
      </w:r>
      <w:r>
        <w:rPr>
          <w:i/>
          <w:iCs/>
          <w:noProof/>
        </w:rPr>
        <w:t>Fiqh Sunnah, Jil. VIII, Cet. 1.</w:t>
      </w:r>
      <w:r>
        <w:rPr>
          <w:noProof/>
        </w:rPr>
        <w:t xml:space="preserve"> Al-Ma-’arif.</w:t>
      </w:r>
    </w:p>
    <w:p w14:paraId="410701B9" w14:textId="77777777" w:rsidR="00EA1C6A" w:rsidRDefault="00EB6EAB">
      <w:pPr>
        <w:widowControl w:val="0"/>
        <w:autoSpaceDE w:val="0"/>
        <w:autoSpaceDN w:val="0"/>
        <w:adjustRightInd w:val="0"/>
        <w:spacing w:after="0" w:line="240" w:lineRule="auto"/>
        <w:ind w:left="480" w:hanging="480"/>
        <w:rPr>
          <w:noProof/>
        </w:rPr>
      </w:pPr>
      <w:r>
        <w:rPr>
          <w:noProof/>
        </w:rPr>
        <w:t xml:space="preserve">Siregar, R. S. (2015). Dampak Perceraian yang tidak sesuai dengan Prosedur Perundang-undangan. </w:t>
      </w:r>
      <w:r>
        <w:rPr>
          <w:i/>
          <w:iCs/>
          <w:noProof/>
        </w:rPr>
        <w:t>FITRAH: Jurnal Kajian Ilmu-Ilmu Keislaman</w:t>
      </w:r>
      <w:r>
        <w:rPr>
          <w:noProof/>
        </w:rPr>
        <w:t xml:space="preserve">, </w:t>
      </w:r>
      <w:r>
        <w:rPr>
          <w:i/>
          <w:iCs/>
          <w:noProof/>
        </w:rPr>
        <w:t>1</w:t>
      </w:r>
      <w:r>
        <w:rPr>
          <w:noProof/>
        </w:rPr>
        <w:t>(1), 161–176.</w:t>
      </w:r>
    </w:p>
    <w:p w14:paraId="44D9EB67" w14:textId="77777777" w:rsidR="00EA1C6A" w:rsidRDefault="00EB6EAB">
      <w:pPr>
        <w:widowControl w:val="0"/>
        <w:autoSpaceDE w:val="0"/>
        <w:autoSpaceDN w:val="0"/>
        <w:adjustRightInd w:val="0"/>
        <w:spacing w:after="0" w:line="240" w:lineRule="auto"/>
        <w:ind w:left="480" w:hanging="480"/>
        <w:rPr>
          <w:noProof/>
        </w:rPr>
      </w:pPr>
      <w:r>
        <w:rPr>
          <w:noProof/>
        </w:rPr>
        <w:t>Subardhini, M. (2021). Perceraian Di Masa Pa</w:t>
      </w:r>
      <w:r>
        <w:rPr>
          <w:noProof/>
        </w:rPr>
        <w:t xml:space="preserve">ndemi Covid-19: Masalah dan Solusi. </w:t>
      </w:r>
      <w:r>
        <w:rPr>
          <w:i/>
          <w:iCs/>
          <w:noProof/>
        </w:rPr>
        <w:t>Politeknik Kesejahteraan Sosial Bandung</w:t>
      </w:r>
      <w:r>
        <w:rPr>
          <w:noProof/>
        </w:rPr>
        <w:t>.</w:t>
      </w:r>
    </w:p>
    <w:p w14:paraId="7728960C" w14:textId="77777777" w:rsidR="00EA1C6A" w:rsidRDefault="00EB6EAB">
      <w:pPr>
        <w:widowControl w:val="0"/>
        <w:autoSpaceDE w:val="0"/>
        <w:autoSpaceDN w:val="0"/>
        <w:adjustRightInd w:val="0"/>
        <w:spacing w:after="0" w:line="240" w:lineRule="auto"/>
        <w:ind w:left="480" w:hanging="480"/>
        <w:rPr>
          <w:noProof/>
        </w:rPr>
      </w:pPr>
      <w:r>
        <w:rPr>
          <w:noProof/>
        </w:rPr>
        <w:t xml:space="preserve">Sudarsono. (2005). </w:t>
      </w:r>
      <w:r>
        <w:rPr>
          <w:i/>
          <w:iCs/>
          <w:noProof/>
        </w:rPr>
        <w:t>Hukum Perkawinan Nasional, Cet. 11</w:t>
      </w:r>
      <w:r>
        <w:rPr>
          <w:noProof/>
        </w:rPr>
        <w:t>. Rineka Cipta.</w:t>
      </w:r>
    </w:p>
    <w:p w14:paraId="6B113D13" w14:textId="77777777" w:rsidR="00EA1C6A" w:rsidRDefault="00EB6EAB">
      <w:pPr>
        <w:widowControl w:val="0"/>
        <w:autoSpaceDE w:val="0"/>
        <w:autoSpaceDN w:val="0"/>
        <w:adjustRightInd w:val="0"/>
        <w:spacing w:after="0" w:line="240" w:lineRule="auto"/>
        <w:ind w:left="480" w:hanging="480"/>
        <w:rPr>
          <w:noProof/>
        </w:rPr>
      </w:pPr>
      <w:r>
        <w:rPr>
          <w:noProof/>
        </w:rPr>
        <w:t xml:space="preserve">Syaikh Al-Munawi. (n.d.). </w:t>
      </w:r>
      <w:r>
        <w:rPr>
          <w:i/>
          <w:iCs/>
          <w:noProof/>
        </w:rPr>
        <w:t>Faidh al-Qadir Syarh al-Jami’ al-shaghir.</w:t>
      </w:r>
      <w:r>
        <w:rPr>
          <w:noProof/>
        </w:rPr>
        <w:t xml:space="preserve"> DKi Beirut.</w:t>
      </w:r>
    </w:p>
    <w:p w14:paraId="0F60DF57" w14:textId="77777777" w:rsidR="00EA1C6A" w:rsidRDefault="00EB6EAB">
      <w:pPr>
        <w:widowControl w:val="0"/>
        <w:autoSpaceDE w:val="0"/>
        <w:autoSpaceDN w:val="0"/>
        <w:adjustRightInd w:val="0"/>
        <w:spacing w:after="0" w:line="240" w:lineRule="auto"/>
        <w:ind w:left="480" w:hanging="480"/>
        <w:rPr>
          <w:noProof/>
        </w:rPr>
      </w:pPr>
      <w:r>
        <w:rPr>
          <w:noProof/>
        </w:rPr>
        <w:t>Tanamas,  dr. B. (2020). inila</w:t>
      </w:r>
      <w:r>
        <w:rPr>
          <w:noProof/>
        </w:rPr>
        <w:t xml:space="preserve">h Masalah Kesehatan yang Bisa Terjadi Akibat Perceraian. </w:t>
      </w:r>
      <w:r>
        <w:rPr>
          <w:i/>
          <w:iCs/>
          <w:noProof/>
        </w:rPr>
        <w:t>Klikdokter.Com</w:t>
      </w:r>
      <w:r>
        <w:rPr>
          <w:noProof/>
        </w:rPr>
        <w:t>.</w:t>
      </w:r>
    </w:p>
    <w:p w14:paraId="1264D391" w14:textId="77777777" w:rsidR="00EA1C6A" w:rsidRDefault="00EB6EAB">
      <w:pPr>
        <w:widowControl w:val="0"/>
        <w:autoSpaceDE w:val="0"/>
        <w:autoSpaceDN w:val="0"/>
        <w:adjustRightInd w:val="0"/>
        <w:spacing w:after="0" w:line="240" w:lineRule="auto"/>
        <w:ind w:left="480" w:hanging="480"/>
        <w:rPr>
          <w:noProof/>
        </w:rPr>
      </w:pPr>
      <w:r>
        <w:rPr>
          <w:noProof/>
        </w:rPr>
        <w:t xml:space="preserve">Tjitrosudibjo, R. S. (2004). </w:t>
      </w:r>
      <w:r>
        <w:rPr>
          <w:i/>
          <w:iCs/>
          <w:noProof/>
        </w:rPr>
        <w:t>Kitab Undang-Undang Hukum Perdata, Cet. Ke-34</w:t>
      </w:r>
      <w:r>
        <w:rPr>
          <w:noProof/>
        </w:rPr>
        <w:t>. Pradnya Paramita.</w:t>
      </w:r>
    </w:p>
    <w:p w14:paraId="411515AD" w14:textId="77777777" w:rsidR="00EA1C6A" w:rsidRDefault="00EB6EAB">
      <w:pPr>
        <w:widowControl w:val="0"/>
        <w:autoSpaceDE w:val="0"/>
        <w:autoSpaceDN w:val="0"/>
        <w:adjustRightInd w:val="0"/>
        <w:spacing w:after="0" w:line="240" w:lineRule="auto"/>
        <w:ind w:left="480" w:hanging="480"/>
        <w:rPr>
          <w:noProof/>
        </w:rPr>
      </w:pPr>
      <w:r>
        <w:rPr>
          <w:noProof/>
        </w:rPr>
        <w:t xml:space="preserve">Yamali, F. R., &amp; Putri, R. N. (2020). Dampak Covid-19 Terhadap Ekonomi Indonesia. </w:t>
      </w:r>
      <w:r>
        <w:rPr>
          <w:i/>
          <w:iCs/>
          <w:noProof/>
        </w:rPr>
        <w:t>Ekonomi</w:t>
      </w:r>
      <w:r>
        <w:rPr>
          <w:i/>
          <w:iCs/>
          <w:noProof/>
        </w:rPr>
        <w:t>s: Journal of Economics and Business</w:t>
      </w:r>
      <w:r>
        <w:rPr>
          <w:noProof/>
        </w:rPr>
        <w:t xml:space="preserve">, </w:t>
      </w:r>
      <w:r>
        <w:rPr>
          <w:i/>
          <w:iCs/>
          <w:noProof/>
        </w:rPr>
        <w:t>4</w:t>
      </w:r>
      <w:r>
        <w:rPr>
          <w:noProof/>
        </w:rPr>
        <w:t>(2), 384–388.</w:t>
      </w:r>
    </w:p>
    <w:p w14:paraId="60ED69EF" w14:textId="77777777" w:rsidR="00EA1C6A" w:rsidRDefault="00EB6EAB">
      <w:pPr>
        <w:spacing w:after="0" w:line="240" w:lineRule="auto"/>
        <w:jc w:val="both"/>
        <w:rPr>
          <w:shd w:val="clear" w:color="auto" w:fill="FFFFFF"/>
        </w:rPr>
      </w:pPr>
      <w:r>
        <w:rPr>
          <w:shd w:val="clear" w:color="auto" w:fill="FFFFFF"/>
        </w:rPr>
        <w:fldChar w:fldCharType="end"/>
      </w:r>
    </w:p>
    <w:sectPr w:rsidR="00EA1C6A">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20002A87"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hybridMultilevel"/>
    <w:tmpl w:val="180AA7E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1"/>
    <w:multiLevelType w:val="hybridMultilevel"/>
    <w:tmpl w:val="DF8CC0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02"/>
    <w:multiLevelType w:val="hybridMultilevel"/>
    <w:tmpl w:val="701A0FBC"/>
    <w:lvl w:ilvl="0" w:tplc="9BCEBA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0000003"/>
    <w:multiLevelType w:val="hybridMultilevel"/>
    <w:tmpl w:val="D05A81B4"/>
    <w:lvl w:ilvl="0" w:tplc="5150BB0A">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1C6A"/>
    <w:rsid w:val="009978A7"/>
    <w:rsid w:val="00EA1C6A"/>
    <w:rsid w:val="00EB6EA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84EC7"/>
  <w15:docId w15:val="{15FC014F-4BBC-4D3B-AAFB-DBD4652D1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E74B5"/>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Times New Roman"/>
      <w:color w:val="2E74B5"/>
      <w:sz w:val="32"/>
      <w:szCs w:val="32"/>
      <w:lang w:val="en-US"/>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rPr>
      <w:color w:val="0563C1"/>
      <w:u w:val="single"/>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eastAsia="Calibri"/>
    </w:rPr>
  </w:style>
  <w:style w:type="paragraph" w:styleId="Bibliography">
    <w:name w:val="Bibliography"/>
    <w:basedOn w:val="Normal"/>
    <w:next w:val="Normal"/>
    <w:uiPriority w:val="37"/>
  </w:style>
  <w:style w:type="character" w:styleId="CommentReference">
    <w:name w:val="annotation reference"/>
    <w:basedOn w:val="DefaultParagraphFont"/>
    <w:uiPriority w:val="99"/>
    <w:rPr>
      <w:sz w:val="16"/>
      <w:szCs w:val="16"/>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rFonts w:eastAsia="Calibri"/>
      <w:sz w:val="20"/>
      <w:szCs w:val="20"/>
    </w:rPr>
  </w:style>
  <w:style w:type="character" w:styleId="FootnoteReference">
    <w:name w:val="footnote reference"/>
    <w:basedOn w:val="DefaultParagraphFont"/>
    <w:uiPriority w:val="99"/>
    <w:rPr>
      <w:vertAlign w:val="superscript"/>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character" w:styleId="Emphasis">
    <w:name w:val="Emphasis"/>
    <w:basedOn w:val="DefaultParagraphFont"/>
    <w:uiPriority w:val="20"/>
    <w:qFormat/>
    <w:rPr>
      <w:i/>
      <w:iCs/>
    </w:rPr>
  </w:style>
  <w:style w:type="character" w:styleId="UnresolvedMention">
    <w:name w:val="Unresolved Mention"/>
    <w:basedOn w:val="DefaultParagraphFont"/>
    <w:uiPriority w:val="99"/>
    <w:semiHidden/>
    <w:unhideWhenUsed/>
    <w:rsid w:val="00EB6E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udi_darma@uinsgd.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biah15062000@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b:Tag>
    <b:SourceType>JournalArticle</b:SourceType>
    <b:Guid>{61B5BCE0-15DE-4D09-9337-D59C9763EE6C}</b:Guid>
    <b:Author>
      <b:Author>
        <b:NameList>
          <b:Person>
            <b:Last>Radhitya</b:Last>
            <b:First>T.V.</b:First>
            <b:Middle>Nunung N., Maulana I</b:Middle>
          </b:Person>
        </b:NameList>
      </b:Author>
    </b:Author>
    <b:Title>Dampak Pandemi COVID-19  Terhadap Kekerasan Dalam Rumah Tangga</b:Title>
    <b:JournalName>Jurnal Kolaborasi Resolusi Konflik</b:JournalName>
    <b:Year>2020</b:Year>
    <b:RefOrder>1</b:RefOrder>
  </b:Source>
  <b:Source>
    <b:Tag>Zah20</b:Tag>
    <b:SourceType>JournalArticle</b:SourceType>
    <b:Guid>{240CD691-0115-4B72-BC1B-88CFF4A475EE}</b:Guid>
    <b:LCID>id-ID</b:LCID>
    <b:Author>
      <b:Author>
        <b:NameList>
          <b:Person>
            <b:Last>Zahrotunnimah</b:Last>
          </b:Person>
        </b:NameList>
      </b:Author>
    </b:Author>
    <b:Title>Langkah Taktis pemerintah daerah dalam pencegahan penyebaran virus corona Covid-19 di Indnesia</b:Title>
    <b:JournalName>SALAM; Jurnal Sosial &amp; Budaya Syar-i</b:JournalName>
    <b:Year>2020</b:Year>
    <b:RefOrder>2</b:RefOrder>
  </b:Source>
  <b:Source>
    <b:Tag>Placeholder1</b:Tag>
    <b:SourceType>JournalArticle</b:SourceType>
    <b:Guid>{B6A198D9-C309-4B02-86E0-4DE4B90459F5}</b:Guid>
    <b:Author>
      <b:Author>
        <b:NameList>
          <b:Person>
            <b:Last>Hanoatubun</b:Last>
            <b:First>Silpa</b:First>
          </b:Person>
        </b:NameList>
      </b:Author>
    </b:Author>
    <b:Title>Dampak COVID – 19 terhadap perekonomian di Indonesia</b:Title>
    <b:JournalName>Journal Of Education, Psychology, and Counseling</b:JournalName>
    <b:Year>2020</b:Year>
    <b:RefOrder>3</b:RefOrder>
  </b:Source>
  <b:Source>
    <b:Tag>Lin12</b:Tag>
    <b:SourceType>JournalArticle</b:SourceType>
    <b:Guid>{9C825AEE-4018-4546-BCC6-232DFE295AD8}</b:Guid>
    <b:Author>
      <b:Author>
        <b:NameList>
          <b:Person>
            <b:Last>Azizah</b:Last>
            <b:First>Linda</b:First>
          </b:Person>
        </b:NameList>
      </b:Author>
    </b:Author>
    <b:Title>Analisis Perceraian Dalam Kompilasi Hukum Islam</b:Title>
    <b:JournalName>Al-'Adalah e-journal Raden Intan</b:JournalName>
    <b:Year>2012</b:Year>
    <b:RefOrder>4</b:RefOrder>
  </b:Source>
  <b:Source>
    <b:Tag>Naj16</b:Tag>
    <b:SourceType>Book</b:SourceType>
    <b:Guid>{A7FF70C5-3A2B-4BC2-8F9D-0D3A13BB6553}</b:Guid>
    <b:Author>
      <b:Author>
        <b:NameList>
          <b:Person>
            <b:Last>Najwah</b:Last>
            <b:First>Nurun</b:First>
          </b:Person>
        </b:NameList>
      </b:Author>
    </b:Author>
    <b:Title>Kriteria Memilih Pasangan Hidup (Kajian Hermeneutika Hadis)</b:Title>
    <b:Year>2016</b:Year>
    <b:City>Yogyakarta</b:City>
    <b:Publisher>Jurnal Studi Ilmu-Ilmu al-Qur’an dan Hadis                                       </b:Publisher>
    <b:RefOrder>5</b:RefOrder>
  </b:Source>
  <b:Source>
    <b:Tag>Sil20</b:Tag>
    <b:SourceType>JournalArticle</b:SourceType>
    <b:Guid>{B6A198D9-C309-4B02-86E0-4DE4B90459F5}</b:Guid>
    <b:Author>
      <b:Author>
        <b:NameList>
          <b:Person>
            <b:Last>Hanoatubun</b:Last>
            <b:First>Silpa</b:First>
          </b:Person>
        </b:NameList>
      </b:Author>
    </b:Author>
    <b:Title>Dampak COVID – 19 terhadap perekonomian di Indonesia</b:Title>
    <b:JournalName>Journal Of Education, Psychology, and Counseling</b:JournalName>
    <b:Year>2020</b:Year>
    <b:RefOrder>6</b:RefOrder>
  </b:Source>
  <b:Source>
    <b:Tag>Nun</b:Tag>
    <b:SourceType>JournalArticle</b:SourceType>
    <b:Guid>{F94EA05B-B065-4391-8C59-BF3F295DCBB1}</b:Guid>
    <b:Author>
      <b:Author>
        <b:NameList>
          <b:Person>
            <b:Last>Rodliyah</b:Last>
            <b:First>Nunung</b:First>
          </b:Person>
        </b:NameList>
      </b:Author>
    </b:Author>
    <b:Title>Akibat Hukum Perceraian Berdasarkan Undang-Undang Nomor 1 tahun 1974 Tentang Perkawinan</b:Title>
    <b:JournalName>Fakultas hukum Universitas Lampung</b:JournalName>
    <b:Year>2014</b:Year>
    <b:RefOrder>7</b:RefOrder>
  </b:Source>
  <b:Source>
    <b:Tag>Dar209</b:Tag>
    <b:SourceType>Book</b:SourceType>
    <b:Guid>{29695ED8-B71F-4D93-B01F-00C0CF012542}</b:Guid>
    <b:Author>
      <b:Author>
        <b:NameList>
          <b:Person>
            <b:Last>Darmalaksana</b:Last>
            <b:First>Wahyudin</b:First>
          </b:Person>
        </b:NameList>
      </b:Author>
    </b:Author>
    <b:Title>Rekam Proses Kuliah Online Metode Penelitian Hadis</b:Title>
    <b:Year>2020</b:Year>
    <b:City>Bandung</b:City>
    <b:Publisher>Fakultas Ushuluddin UIN Sunan Gunung Djati Bandung</b:Publisher>
    <b:RefOrder>8</b:RefOrder>
  </b:Source>
  <b:Source>
    <b:Tag>Mah20</b:Tag>
    <b:SourceType>Book</b:SourceType>
    <b:Guid>{D43C176C-F925-4AF8-8F7A-3A0EC2A2BAC6}</b:Guid>
    <b:Author>
      <b:Author>
        <b:NameList>
          <b:Person>
            <b:Last>Mahase</b:Last>
            <b:First>E</b:First>
          </b:Person>
        </b:NameList>
      </b:Author>
    </b:Author>
    <b:Title>Coronavirus: covid-19 has killed more people then SARS and MERS combined, despite lower case fatality rate</b:Title>
    <b:Year>2020</b:Year>
    <b:Publisher>The BMj</b:Publisher>
    <b:RefOrder>9</b:RefOrder>
  </b:Source>
  <b:Source>
    <b:Tag>Wah20</b:Tag>
    <b:SourceType>Book</b:SourceType>
    <b:Guid>{07A6962D-6C42-462B-B852-007F043FFE4D}</b:Guid>
    <b:Author>
      <b:Author>
        <b:NameList>
          <b:Person>
            <b:Last>Darmalaksana</b:Last>
            <b:First>Wahyudin</b:First>
          </b:Person>
        </b:NameList>
      </b:Author>
    </b:Author>
    <b:Title>Corona Hadis</b:Title>
    <b:Year>2020</b:Year>
    <b:City>Bandung</b:City>
    <b:Publisher>Fakultas Ushuluddin UIN Sunan Gunung Djati</b:Publisher>
    <b:RefOrder>10</b:RefOrder>
  </b:Source>
  <b:Source>
    <b:Tag>Kha20</b:Tag>
    <b:SourceType>Book</b:SourceType>
    <b:Guid>{F209C23B-8685-45BB-8A2E-695AFCDE0EBC}</b:Guid>
    <b:Author>
      <b:Author>
        <b:NameList>
          <b:Person>
            <b:Last>Khaeruman</b:Last>
            <b:First>Badri.</b:First>
            <b:Middle>Nur, Saefudin. Mujiyo. Rodliyana, Dede.</b:Middle>
          </b:Person>
        </b:NameList>
      </b:Author>
    </b:Author>
    <b:Title>Pandemi Covid-19 dan Kondisi Darurat: Kajian Hadis Tematik.</b:Title>
    <b:Year>2020</b:Year>
    <b:City>Bandung</b:City>
    <b:Publisher>CORE the world's largest collection of open access research papers</b:Publisher>
    <b:RefOrder>11</b:RefOrder>
  </b:Source>
  <b:Source>
    <b:Tag>Dir01</b:Tag>
    <b:SourceType>Book</b:SourceType>
    <b:Guid>{C887637C-F875-4E52-8CAB-84DE8030CEDB}</b:Guid>
    <b:Title>Kompilasi Hukum Islam di Indonesia:  Instruksi Presiden RI, Nomor I tahun 1991</b:Title>
    <b:Year>2001</b:Year>
    <b:Author>
      <b:Author>
        <b:NameList>
          <b:Person>
            <b:Last>Islam</b:Last>
            <b:First>Direktorat</b:First>
            <b:Middle>Pembinaan Badan Peradilan Agama</b:Middle>
          </b:Person>
        </b:NameList>
      </b:Author>
    </b:Author>
    <b:City>Jakarta</b:City>
    <b:Publisher> Direktorat Pembinaan Badan Peradilan Agama Islam,  Direktorat Jendral Pembinaan Kelembagaan Agama Islam Departemen Agama RI</b:Publisher>
    <b:RefOrder>12</b:RefOrder>
  </b:Source>
  <b:Source>
    <b:Tag>AlH98</b:Tag>
    <b:SourceType>Book</b:SourceType>
    <b:Guid>{FF5C9693-9655-4C2D-B4CD-682C0641C222}</b:Guid>
    <b:Author>
      <b:Author>
        <b:NameList>
          <b:Person>
            <b:Last>Al-Hamdani</b:Last>
          </b:Person>
        </b:NameList>
      </b:Author>
    </b:Author>
    <b:Title>Risalah Nikah</b:Title>
    <b:Year>1998</b:Year>
    <b:City>Jakarta</b:City>
    <b:Publisher>Pustaka Amani</b:Publisher>
    <b:RefOrder>13</b:RefOrder>
  </b:Source>
  <b:Source>
    <b:Tag>Aje20</b:Tag>
    <b:SourceType>InternetSite</b:SourceType>
    <b:Guid>{43829A92-8F6B-444E-AF02-39B7BFB99A92}</b:Guid>
    <b:Title>Hukum Perceraian Menurut islam</b:Title>
    <b:Year>2020</b:Year>
    <b:Month>Agustus</b:Month>
    <b:Day>25</b:Day>
    <b:Author>
      <b:Author>
        <b:NameList>
          <b:Person>
            <b:Last>Kinanti</b:Last>
            <b:First>Ajeng</b:First>
            <b:Middle>Anastasia</b:Middle>
          </b:Person>
        </b:NameList>
      </b:Author>
    </b:Author>
    <b:InternetSiteTitle>Popmama.com</b:InternetSiteTitle>
    <b:URL>www,google.com/amp/s/www.popmama.com/amp/life/relationship/annas/hukum-perceraian-menurut-islam</b:URL>
    <b:RefOrder>14</b:RefOrder>
  </b:Source>
  <b:Source>
    <b:Tag>Nun1</b:Tag>
    <b:SourceType>JournalArticle</b:SourceType>
    <b:Guid>{A1BF0D8A-F66B-4BCA-B80A-959D9DD0C7F6}</b:Guid>
    <b:Title>Akibat Hukum Perceraian Bedasarkan Undang-Undang Nomor 1 Tahun 1974 Tentang Perkawinan</b:Title>
    <b:Author>
      <b:Author>
        <b:NameList>
          <b:Person>
            <b:Last>Rodliyah</b:Last>
            <b:First>Nunung</b:First>
          </b:Person>
        </b:NameList>
      </b:Author>
    </b:Author>
    <b:JournalName>Fakultas hukum Universitas Lampung.</b:JournalName>
    <b:Year>2014</b:Year>
    <b:RefOrder>15</b:RefOrder>
  </b:Source>
  <b:Source>
    <b:Tag>Wal20</b:Tag>
    <b:SourceType>ArticleInAPeriodical</b:SourceType>
    <b:Guid>{677CEEAC-46EF-4949-8293-11BC2CFC1B80}</b:Guid>
    <b:Title>Selama Pandemi Covid-19, Kasus Perceraian di Jakarta Timur Mencapai Angka 900</b:Title>
    <b:Year>2020</b:Year>
    <b:Author>
      <b:Author>
        <b:NameList>
          <b:Person>
            <b:Last>Marison</b:Last>
            <b:First>Walda</b:First>
          </b:Person>
        </b:NameList>
      </b:Author>
    </b:Author>
    <b:Month>September</b:Month>
    <b:Day>3</b:Day>
    <b:Pages>www.kompas.com/megapolitan/read/2020/09/03/15361611/selama-pandemi-covid-19-kasus-perceraian-di-jakarta-timur-mencapai-900</b:Pages>
    <b:RefOrder>16</b:RefOrder>
  </b:Source>
  <b:Source>
    <b:Tag>Lip20</b:Tag>
    <b:SourceType>ArticleInAPeriodical</b:SourceType>
    <b:Guid>{29EF3ED5-3BF6-4D52-B1D4-A9CAE63CD661}</b:Guid>
    <b:Author>
      <b:Author>
        <b:NameList>
          <b:Person>
            <b:Last>Liputan6.com</b:Last>
          </b:Person>
        </b:NameList>
      </b:Author>
    </b:Author>
    <b:Title>Ada 989 Kasus Perceraian di Madiun Selama Pandemi COVID-19</b:Title>
    <b:Year>2020</b:Year>
    <b:Month>September</b:Month>
    <b:Day>24</b:Day>
    <b:Pages>https://m.liputan6.com/surabaya/read/9365298/ada-989-kasus-perceraian-di-madiun-selama-pandemi-covid-19</b:Pages>
    <b:RefOrder>17</b:RefOrder>
  </b:Source>
  <b:Source>
    <b:Tag>Sae15</b:Tag>
    <b:SourceType>Book</b:SourceType>
    <b:Guid>{F394DACD-E336-4D5B-8FF9-0B07E6F75C72}</b:Guid>
    <b:Author>
      <b:Author>
        <b:NameList>
          <b:Person>
            <b:Last>Anwar</b:Last>
            <b:First>Saeful</b:First>
          </b:Person>
        </b:NameList>
      </b:Author>
    </b:Author>
    <b:Title>Tinjauan Hukum Islam Terhadap Perceraian Atas Kehendak Orang Tua (Studi Kasus di Desa Grinting Kecamatan Bulukamba Kabupaten Brebes)</b:Title>
    <b:Year>2015</b:Year>
    <b:City>Semarang</b:City>
    <b:Publisher>core.ac.uk</b:Publisher>
    <b:RefOrder>18</b:RefOrder>
  </b:Source>
  <b:Source>
    <b:Tag>Zuh88</b:Tag>
    <b:SourceType>Book</b:SourceType>
    <b:Guid>{9BEEA59D-A208-4CA9-B452-D9FE3ED373B3}</b:Guid>
    <b:Author>
      <b:Author>
        <b:NameList>
          <b:Person>
            <b:Last>Hamid</b:Last>
            <b:First>Zuhri</b:First>
          </b:Person>
        </b:NameList>
      </b:Author>
    </b:Author>
    <b:Title>Pokok-pokok Hukum Perkawinan Islam dan Undang-Undang Perkawinan di Indonesia</b:Title>
    <b:Year>1988</b:Year>
    <b:City>Yogyakarta</b:City>
    <b:Publisher>Bani Cipta</b:Publisher>
    <b:RefOrder>19</b:RefOrder>
  </b:Source>
  <b:Source>
    <b:Tag>Sye</b:Tag>
    <b:SourceType>Book</b:SourceType>
    <b:Guid>{DB85EB85-03DB-499A-99F8-0EFFDFE889E2}</b:Guid>
    <b:Author>
      <b:Author>
        <b:NameList>
          <b:Person>
            <b:Last>al-Munawi</b:Last>
            <b:First>Syekh</b:First>
            <b:Middle>Al-Hafidz Muhammad Abdurrauf</b:Middle>
          </b:Person>
        </b:NameList>
      </b:Author>
    </b:Author>
    <b:Title>Faidh al-Qadir Syarh al-Jami' al-shaghir</b:Title>
    <b:Publisher>DKI Beirut</b:Publisher>
    <b:RefOrder>20</b:RefOrder>
  </b:Source>
  <b:Source>
    <b:Tag>Sul86</b:Tag>
    <b:SourceType>Book</b:SourceType>
    <b:Guid>{9AB554DE-A43A-4998-8BD1-C1F8CE02C828}</b:Guid>
    <b:Author>
      <b:Author>
        <b:NameList>
          <b:Person>
            <b:Last>Rasjid</b:Last>
            <b:First>Sulaiman</b:First>
          </b:Person>
        </b:NameList>
      </b:Author>
    </b:Author>
    <b:Title>Fiqh Islam</b:Title>
    <b:Year>1986</b:Year>
    <b:City>Bandung</b:City>
    <b:Publisher>Sinar Baru Algesindo</b:Publisher>
    <b:RefOrder>21</b:RefOrder>
  </b:Source>
  <b:Source>
    <b:Tag>Sud05</b:Tag>
    <b:SourceType>Book</b:SourceType>
    <b:Guid>{5A32A86F-F226-4274-B1B3-9C57F387F75F}</b:Guid>
    <b:Author>
      <b:Author>
        <b:NameList>
          <b:Person>
            <b:Last>Sudarsono</b:Last>
          </b:Person>
        </b:NameList>
      </b:Author>
    </b:Author>
    <b:Title>Hukum Perkawinan Nasional, Cet. 11</b:Title>
    <b:Year>2005</b:Year>
    <b:City>Jakarta</b:City>
    <b:Publisher>Rineka Cipta</b:Publisher>
    <b:RefOrder>22</b:RefOrder>
  </b:Source>
  <b:Source>
    <b:Tag>Say87</b:Tag>
    <b:SourceType>Book</b:SourceType>
    <b:Guid>{69291B79-0BA9-40BA-924C-0E0C42704477}</b:Guid>
    <b:Author>
      <b:Author>
        <b:NameList>
          <b:Person>
            <b:Last>Sabiq</b:Last>
            <b:First>Sayyid</b:First>
          </b:Person>
        </b:NameList>
      </b:Author>
    </b:Author>
    <b:Title>Fiqh Sunnah, Jil. VIII, Cet. 1</b:Title>
    <b:Year>1987</b:Year>
    <b:City>Bandung</b:City>
    <b:Publisher>Al-Ma-'arif</b:Publisher>
    <b:RefOrder>23</b:RefOrder>
  </b:Source>
  <b:Source>
    <b:Tag>RSu04</b:Tag>
    <b:SourceType>Book</b:SourceType>
    <b:Guid>{EAB945DD-5F39-4F5C-8681-4E88F428A5BF}</b:Guid>
    <b:Author>
      <b:Author>
        <b:NameList>
          <b:Person>
            <b:Last>Tjitrosudibjo</b:Last>
            <b:First>R.</b:First>
            <b:Middle>Subekti dan R.</b:Middle>
          </b:Person>
        </b:NameList>
      </b:Author>
    </b:Author>
    <b:Title> Kitab Undang-Undang Hukum Perdata, Cet. Ke-34</b:Title>
    <b:Year>2004</b:Year>
    <b:City>Jakarta</b:City>
    <b:Publisher>Pradnya Paramita</b:Publisher>
    <b:RefOrder>25</b:RefOrder>
  </b:Source>
  <b:Source>
    <b:Tag>www19</b:Tag>
    <b:SourceType>ArticleInAPeriodical</b:SourceType>
    <b:Guid>{0FFEF98D-D353-4297-AE82-29A03AA52287}</b:Guid>
    <b:Author>
      <b:Author>
        <b:NameList>
          <b:Person>
            <b:Last>Ahmad Sarwat</b:Last>
            <b:First>Lc.,</b:First>
            <b:Middle>MA</b:Middle>
          </b:Person>
        </b:NameList>
      </b:Author>
    </b:Author>
    <b:Title>Tidak Semua Talak Halal, Ada Juga Yang Haram</b:Title>
    <b:Year>2014</b:Year>
    <b:Month>February</b:Month>
    <b:Day>25</b:Day>
    <b:Pages>rumahfiqih.com/konsultasi-1996-tidak-semua-talak-halal-ada-juga-yang-haram.html</b:Pages>
    <b:RefOrder>26</b:RefOrder>
  </b:Source>
  <b:Source>
    <b:Tag>Adi08</b:Tag>
    <b:SourceType>Book</b:SourceType>
    <b:Guid>{81A26B68-358C-4DE0-8DE4-D4A1A09D61A7}</b:Guid>
    <b:Author>
      <b:Author>
        <b:NameList>
          <b:Person>
            <b:Last>Farah</b:Last>
            <b:First>Adibul</b:First>
          </b:Person>
        </b:NameList>
      </b:Author>
    </b:Author>
    <b:Title> Kawin Paksa Sebagai Alasan Perceraian (Studi Atas Putusan Pengadilan Agama Kendal No. 0044/Pdt. G/ 2006/ PA. Kdl)</b:Title>
    <b:Year>2008</b:Year>
    <b:City>Semarang</b:City>
    <b:Publisher>IAIN Walisongo</b:Publisher>
    <b:RefOrder>28</b:RefOrder>
  </b:Source>
  <b:Source>
    <b:Tag>Dar20</b:Tag>
    <b:SourceType>Book</b:SourceType>
    <b:Guid>{1F873E32-3FE8-4245-9973-8AA5BDEEF923}</b:Guid>
    <b:Author>
      <b:Author>
        <b:NameList>
          <b:Person>
            <b:Last>Darmalaksana</b:Last>
            <b:First>Wahyudin</b:First>
          </b:Person>
        </b:NameList>
      </b:Author>
    </b:Author>
    <b:Title>Cara Menulis Proposal Penelitian</b:Title>
    <b:Year>2020</b:Year>
    <b:City>Bandung</b:City>
    <b:Publisher>Fakultas Ushuluddin UIN Sunan Gunung Djati Bandung</b:Publisher>
    <b:RefOrder>29</b:RefOrder>
  </b:Source>
  <b:Source>
    <b:Tag>Err</b:Tag>
    <b:SourceType>InternetSite</b:SourceType>
    <b:Guid>{2041AAEE-9CC9-463D-8442-639EC1EB011E}</b:Guid>
    <b:Author>
      <b:Author>
        <b:NameList>
          <b:Person>
            <b:Last>Meta</b:Last>
            <b:First>Erry</b:First>
          </b:Person>
        </b:NameList>
      </b:Author>
    </b:Author>
    <b:Title>Perceraian Menurut UU No. 1 Tahun 1974 Tentang Perkawinan</b:Title>
    <b:InternetSiteTitle>Wordpress.com</b:InternetSiteTitle>
    <b:URL>https://errymeta.wordpress.com/artikel/artikel-perdata/perceraian-menurut-undang-undang-perkawinan/</b:URL>
    <b:RefOrder>24</b:RefOrder>
  </b:Source>
  <b:Source>
    <b:Tag>Wnd19</b:Tag>
    <b:SourceType>InternetSite</b:SourceType>
    <b:Guid>{62A9C763-3B35-41A0-9152-1E896CEC8A48}</b:Guid>
    <b:Author>
      <b:Author>
        <b:NameList>
          <b:Person>
            <b:Last>Subangkit</b:Last>
            <b:First>Wndari</b:First>
          </b:Person>
        </b:NameList>
      </b:Author>
    </b:Author>
    <b:Title>Arti Talak dan Jenisnya</b:Title>
    <b:InternetSiteTitle>popbela.com</b:InternetSiteTitle>
    <b:Year>2919</b:Year>
    <b:Month>Jul</b:Month>
    <b:Day>23</b:Day>
    <b:URL>https://www.google.com/amp/s/www.popbela.com/relationship/married/ap/wndari-subangkit/arti-talak-dan-jenisnya</b:URL>
    <b:RefOrder>27</b:RefOrder>
  </b:Source>
</b:Sources>
</file>

<file path=customXml/itemProps1.xml><?xml version="1.0" encoding="utf-8"?>
<ds:datastoreItem xmlns:ds="http://schemas.openxmlformats.org/officeDocument/2006/customXml" ds:itemID="{7BC84D53-7E3B-4164-AB1C-FE0035A1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5448</Words>
  <Characters>88055</Characters>
  <Application>Microsoft Office Word</Application>
  <DocSecurity>0</DocSecurity>
  <Lines>733</Lines>
  <Paragraphs>206</Paragraphs>
  <ScaleCrop>false</ScaleCrop>
  <Company/>
  <LinksUpToDate>false</LinksUpToDate>
  <CharactersWithSpaces>10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16july2020</cp:lastModifiedBy>
  <cp:revision>3</cp:revision>
  <dcterms:created xsi:type="dcterms:W3CDTF">2021-03-15T14:41:00Z</dcterms:created>
  <dcterms:modified xsi:type="dcterms:W3CDTF">2021-03-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a6b1c0-e9ea-3c96-914c-b0444585ba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